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D05B7">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7222E647" w:rsidR="008C1CDE" w:rsidRDefault="00F40D61" w:rsidP="002C0389">
      <w:pPr>
        <w:jc w:val="center"/>
      </w:pPr>
      <w:r>
        <w:t xml:space="preserve">October </w:t>
      </w:r>
      <w:r w:rsidR="00C401BE">
        <w:t>1</w:t>
      </w:r>
      <w:r>
        <w:t>5, 2021</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0BC68D7E"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w:t>
      </w:r>
      <w:r w:rsidR="003C4822">
        <w:t>is</w:t>
      </w:r>
      <w:r w:rsidR="001F2855">
        <w:t xml:space="preserve"> document provides context information for each individual and group choice and explains how choices build on existing Colorado River management (Appendix A). The document also suggest potential values to enter.</w:t>
      </w:r>
    </w:p>
    <w:p w14:paraId="5B37060A" w14:textId="65DEACDA" w:rsidR="009E5BB6" w:rsidRDefault="001F2855" w:rsidP="00305979">
      <w:r>
        <w:t xml:space="preserve">Find quick links to support information (the sections of this document) in the Model file, </w:t>
      </w:r>
      <w:r w:rsidR="007115C4">
        <w:rPr>
          <w:i/>
          <w:iCs/>
        </w:rPr>
        <w:t xml:space="preserve">Master </w:t>
      </w:r>
      <w:r w:rsidR="007115C4">
        <w:t>worksheet,</w:t>
      </w:r>
      <w:r>
        <w:t xml:space="preserve"> Column N.</w:t>
      </w:r>
    </w:p>
    <w:p w14:paraId="2A9A2753" w14:textId="1E810BFA" w:rsidR="001558F4" w:rsidRDefault="001558F4" w:rsidP="004D05B7">
      <w:pPr>
        <w:pStyle w:val="Heading1"/>
      </w:pPr>
      <w:r>
        <w:lastRenderedPageBreak/>
        <w:t>Get Started</w:t>
      </w:r>
    </w:p>
    <w:p w14:paraId="4DA686F9" w14:textId="694597B9" w:rsidR="00C74261" w:rsidRDefault="001558F4" w:rsidP="00C3660E">
      <w:r>
        <w:t>Follow the Setup</w:t>
      </w:r>
      <w:r w:rsidR="00C3660E">
        <w:t xml:space="preserve"> and Play</w:t>
      </w:r>
      <w:r>
        <w:t xml:space="preserve"> </w:t>
      </w:r>
      <w:r w:rsidR="00C74261">
        <w:t>instructions in Box 1.</w:t>
      </w:r>
      <w:r w:rsidR="00C3660E">
        <w:t xml:space="preserve"> </w:t>
      </w:r>
      <w:r w:rsidR="00C74261">
        <w:t>The rest of the document provides guidance on the steps to play.</w:t>
      </w:r>
    </w:p>
    <w:p w14:paraId="090A3017" w14:textId="145962EA" w:rsidR="003526A5" w:rsidRDefault="003C4822" w:rsidP="00141429">
      <w:pPr>
        <w:ind w:left="720"/>
      </w:pPr>
      <w:r>
        <w:rPr>
          <w:noProof/>
        </w:rPr>
        <w:drawing>
          <wp:inline distT="0" distB="0" distL="0" distR="0" wp14:anchorId="6ECD446F" wp14:editId="2F8820A7">
            <wp:extent cx="4724400" cy="40259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4025900"/>
                    </a:xfrm>
                    <a:prstGeom prst="rect">
                      <a:avLst/>
                    </a:prstGeom>
                    <a:noFill/>
                  </pic:spPr>
                </pic:pic>
              </a:graphicData>
            </a:graphic>
          </wp:inline>
        </w:drawing>
      </w:r>
    </w:p>
    <w:p w14:paraId="66052AAB" w14:textId="182B7ADC" w:rsidR="00AC2752" w:rsidRDefault="00AC2752" w:rsidP="00AC2752">
      <w:pPr>
        <w:pStyle w:val="Heading2"/>
      </w:pPr>
      <w:r>
        <w:t>Types of Use</w:t>
      </w:r>
    </w:p>
    <w:p w14:paraId="5715124D" w14:textId="51D20D9B" w:rsidR="00AC2752" w:rsidRDefault="00AC2752">
      <w:r>
        <w:t>The synchronous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072E3815" w:rsidR="00C3660E" w:rsidRDefault="00C3660E" w:rsidP="00AC2752">
      <w:pPr>
        <w:pStyle w:val="ListParagraph"/>
        <w:numPr>
          <w:ilvl w:val="0"/>
          <w:numId w:val="41"/>
        </w:numPr>
      </w:pPr>
      <w:r>
        <w:t>S</w:t>
      </w:r>
      <w:r w:rsidR="00AC2752" w:rsidRPr="00AC2752">
        <w:t>cenarios of natural 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77777777" w:rsidR="003C4822" w:rsidRDefault="00C3660E" w:rsidP="00C3660E">
      <w:pPr>
        <w:pStyle w:val="ListParagraph"/>
        <w:numPr>
          <w:ilvl w:val="1"/>
          <w:numId w:val="41"/>
        </w:numPr>
      </w:pPr>
      <w:r>
        <w:t>I</w:t>
      </w:r>
      <w:r w:rsidR="00AC2752" w:rsidRPr="00AC2752">
        <w:t>nclude more parties or stakeholders</w:t>
      </w:r>
      <w:r>
        <w:t>.</w:t>
      </w:r>
      <w:r w:rsidR="00AC2752" w:rsidRPr="00AC2752">
        <w:t xml:space="preserve"> </w:t>
      </w:r>
    </w:p>
    <w:p w14:paraId="69A7B3F5" w14:textId="34ECDB41" w:rsidR="00C3660E" w:rsidRDefault="003C4822" w:rsidP="00C3660E">
      <w:pPr>
        <w:pStyle w:val="ListParagraph"/>
        <w:numPr>
          <w:ilvl w:val="1"/>
          <w:numId w:val="41"/>
        </w:numPr>
      </w:pPr>
      <w:r>
        <w:t>S</w:t>
      </w:r>
      <w:r w:rsidR="00AC2752" w:rsidRPr="00AC2752">
        <w:t xml:space="preserve">plit existing reservoir storage among </w:t>
      </w:r>
      <w:r>
        <w:t>parties.</w:t>
      </w:r>
      <w:r w:rsidR="00AC2752" w:rsidRPr="00AC2752">
        <w:t xml:space="preserve"> </w:t>
      </w:r>
    </w:p>
    <w:p w14:paraId="2A65D319" w14:textId="411177BC" w:rsidR="00C3660E" w:rsidRDefault="00C3660E" w:rsidP="00C3660E">
      <w:pPr>
        <w:pStyle w:val="ListParagraph"/>
        <w:numPr>
          <w:ilvl w:val="1"/>
          <w:numId w:val="41"/>
        </w:numPr>
      </w:pPr>
      <w:r>
        <w:t>S</w:t>
      </w:r>
      <w:r w:rsidR="00AC2752" w:rsidRPr="00AC2752">
        <w:t xml:space="preserve">plit future inflows among </w:t>
      </w:r>
      <w:r w:rsidR="003C4822">
        <w:t>partie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E92A9" w14:textId="098316C9"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09B12628"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w:t>
      </w:r>
      <w:r w:rsidR="003C4822">
        <w:t xml:space="preserve">1944 </w:t>
      </w:r>
      <w:r w:rsidR="009A448D">
        <w:t xml:space="preserve">U.S.-Mexico Treaty, </w:t>
      </w:r>
      <w:r>
        <w:t>subsequent Minutes</w:t>
      </w:r>
      <w:r w:rsidR="003C4822">
        <w:t xml:space="preserve"> 319 and 323</w:t>
      </w:r>
      <w:r>
        <w:t xml:space="preserve">, </w:t>
      </w:r>
      <w:r w:rsidR="007115C4">
        <w:t>Upper and Lower Basin</w:t>
      </w:r>
      <w:r>
        <w:t xml:space="preserve"> drought contingency plan</w:t>
      </w:r>
      <w:r w:rsidR="003C4822">
        <w:t>s</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19B11DB6" w:rsidR="004D7CE7" w:rsidRDefault="004D7CE7" w:rsidP="004D7CE7">
            <w:pPr>
              <w:pStyle w:val="ListParagraph"/>
              <w:numPr>
                <w:ilvl w:val="0"/>
                <w:numId w:val="16"/>
              </w:numPr>
              <w:ind w:left="161" w:hanging="180"/>
            </w:pPr>
            <w:r>
              <w:t>Continue to consume</w:t>
            </w:r>
            <w:r w:rsidRPr="004D7CE7">
              <w:t xml:space="preserve"> ~</w:t>
            </w:r>
            <w:r>
              <w:t xml:space="preserve"> </w:t>
            </w:r>
            <w:r w:rsidRPr="004D7CE7">
              <w:t>4.</w:t>
            </w:r>
            <w:r>
              <w:t>0</w:t>
            </w:r>
            <w:r w:rsidRPr="004D7CE7">
              <w:t xml:space="preserve"> </w:t>
            </w:r>
            <w:proofErr w:type="spellStart"/>
            <w:r w:rsidRPr="004D7CE7">
              <w:t>maf</w:t>
            </w:r>
            <w:proofErr w:type="spellEnd"/>
            <w:r w:rsidRPr="004D7CE7">
              <w:t>/year</w:t>
            </w:r>
            <w:r w:rsidR="003C4822">
              <w:t xml:space="preserve"> (</w:t>
            </w:r>
            <w:r>
              <w:t>historical consumptive use</w:t>
            </w:r>
            <w:r w:rsidR="003C4822">
              <w:t>)</w:t>
            </w:r>
            <w:r>
              <w:t>.</w:t>
            </w:r>
            <w:r w:rsidR="00E229A9">
              <w:t xml:space="preserve"> 4.0 </w:t>
            </w:r>
            <w:proofErr w:type="spellStart"/>
            <w:r w:rsidR="00E229A9">
              <w:t>maf</w:t>
            </w:r>
            <w:proofErr w:type="spellEnd"/>
            <w:r w:rsidR="00E229A9">
              <w:t xml:space="preserve"> includes 1.1 </w:t>
            </w:r>
            <w:proofErr w:type="spellStart"/>
            <w:r w:rsidR="00E229A9">
              <w:t>maf</w:t>
            </w:r>
            <w:proofErr w:type="spellEnd"/>
            <w:r w:rsidR="00E229A9">
              <w:t xml:space="preserve"> of use by First Nations in the Upper Basin. </w:t>
            </w:r>
          </w:p>
          <w:p w14:paraId="3FFCD74F" w14:textId="2E2A41A8" w:rsidR="003C4822" w:rsidRDefault="003C4822" w:rsidP="004D7CE7">
            <w:pPr>
              <w:pStyle w:val="ListParagraph"/>
              <w:numPr>
                <w:ilvl w:val="0"/>
                <w:numId w:val="16"/>
              </w:numPr>
              <w:ind w:left="161" w:hanging="180"/>
            </w:pPr>
            <w:r>
              <w:t xml:space="preserve">Increase consumptive use above 4.0 </w:t>
            </w:r>
            <w:proofErr w:type="spellStart"/>
            <w:r>
              <w:t>maf</w:t>
            </w:r>
            <w:proofErr w:type="spellEnd"/>
            <w:r>
              <w:t>/year to fulfil aspirations to further develop.</w:t>
            </w:r>
          </w:p>
          <w:p w14:paraId="504BC624" w14:textId="156ADF15"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27A92D3F" w:rsidR="004D7CE7" w:rsidRDefault="004D7CE7" w:rsidP="004D7CE7">
            <w:pPr>
              <w:pStyle w:val="ListParagraph"/>
              <w:numPr>
                <w:ilvl w:val="0"/>
                <w:numId w:val="17"/>
              </w:numPr>
              <w:ind w:left="161" w:hanging="180"/>
            </w:pPr>
            <w:r>
              <w:t xml:space="preserve">Continue mandatory conservation </w:t>
            </w:r>
            <w:r w:rsidR="00E72607">
              <w:t xml:space="preserve">and cutback from 7.5 </w:t>
            </w:r>
            <w:proofErr w:type="spellStart"/>
            <w:r w:rsidR="00E72607">
              <w:t>maf</w:t>
            </w:r>
            <w:proofErr w:type="spellEnd"/>
            <w:r w:rsidR="00E72607">
              <w:t xml:space="preserve"> per year </w:t>
            </w:r>
            <w:r>
              <w:t>as Lake Mead level decline</w:t>
            </w:r>
            <w:r w:rsidR="007115C4">
              <w:t>s</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7.5 </w:t>
            </w:r>
            <w:proofErr w:type="spellStart"/>
            <w:r w:rsidR="00E229A9">
              <w:t>maf</w:t>
            </w:r>
            <w:proofErr w:type="spellEnd"/>
            <w:r w:rsidR="00E229A9">
              <w:t xml:space="preserve"> includes 0.95 </w:t>
            </w:r>
            <w:proofErr w:type="spellStart"/>
            <w:r w:rsidR="00E229A9">
              <w:t>maf</w:t>
            </w:r>
            <w:proofErr w:type="spellEnd"/>
            <w:r w:rsidR="00E229A9">
              <w:t xml:space="preserve"> of use by First Nations in the Lower Basin.</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52EC4233" w:rsidR="004D7CE7" w:rsidRDefault="00EC64D7" w:rsidP="00EC64D7">
            <w:pPr>
              <w:pStyle w:val="ListParagraph"/>
              <w:numPr>
                <w:ilvl w:val="0"/>
                <w:numId w:val="17"/>
              </w:numPr>
              <w:spacing w:after="160" w:line="259" w:lineRule="auto"/>
              <w:ind w:left="161" w:hanging="180"/>
            </w:pPr>
            <w:r>
              <w:t xml:space="preserve">Sell some water to other parties </w:t>
            </w:r>
            <w:r w:rsidR="000E4C4B">
              <w:t>to gain money to build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180CD2B8"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w:t>
            </w:r>
            <w:proofErr w:type="spellStart"/>
            <w:r w:rsidR="007115C4">
              <w:t>our</w:t>
            </w:r>
            <w:proofErr w:type="spellEnd"/>
            <w:r w:rsidR="007115C4">
              <w:t xml:space="preserve"> the ecological and other benefits of 0.08 or 0.06 </w:t>
            </w:r>
            <w:proofErr w:type="spellStart"/>
            <w:r w:rsidR="007115C4">
              <w:t>maf</w:t>
            </w:r>
            <w:proofErr w:type="spellEnd"/>
            <w:r w:rsidR="007115C4">
              <w:t xml:space="preserve"> pulse flood</w:t>
            </w:r>
            <w:r w:rsidR="003C4822">
              <w:t>s</w:t>
            </w:r>
            <w:r w:rsidR="007115C4">
              <w:t>.</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1E81448"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r w:rsidR="00E229A9">
              <w:t xml:space="preserve"> 1.1 </w:t>
            </w:r>
            <w:proofErr w:type="spellStart"/>
            <w:r w:rsidR="00E229A9">
              <w:t>maf</w:t>
            </w:r>
            <w:proofErr w:type="spellEnd"/>
            <w:r w:rsidR="00E229A9">
              <w:t xml:space="preserve"> of use by First Nations in the Upper Basin and 0.95 </w:t>
            </w:r>
            <w:proofErr w:type="spellStart"/>
            <w:r w:rsidR="00E229A9">
              <w:t>maf</w:t>
            </w:r>
            <w:proofErr w:type="spellEnd"/>
            <w:r w:rsidR="00E229A9">
              <w:t xml:space="preserve"> by First Nations in the Lower Basin.</w:t>
            </w:r>
          </w:p>
          <w:p w14:paraId="665D4887" w14:textId="04FA9C96" w:rsidR="00E72607" w:rsidRDefault="007115C4" w:rsidP="00E72607">
            <w:pPr>
              <w:pStyle w:val="ListParagraph"/>
              <w:numPr>
                <w:ilvl w:val="0"/>
                <w:numId w:val="19"/>
              </w:numPr>
              <w:ind w:left="161" w:hanging="180"/>
            </w:pPr>
            <w:r>
              <w:t xml:space="preserve">Lease </w:t>
            </w:r>
            <w:r w:rsidR="00E72607">
              <w:t>undeveloped water</w:t>
            </w:r>
            <w:r>
              <w:t>.</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w:t>
            </w:r>
            <w:r>
              <w:lastRenderedPageBreak/>
              <w:t xml:space="preserve">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lastRenderedPageBreak/>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30285DBE" w:rsidR="00E72607" w:rsidRDefault="007115C4" w:rsidP="00E72607">
            <w:pPr>
              <w:pStyle w:val="ListParagraph"/>
              <w:numPr>
                <w:ilvl w:val="0"/>
                <w:numId w:val="20"/>
              </w:numPr>
              <w:ind w:left="161" w:hanging="180"/>
            </w:pPr>
            <w:r>
              <w:lastRenderedPageBreak/>
              <w:t>Assume p</w:t>
            </w:r>
            <w:r w:rsidR="00E72607">
              <w:t xml:space="preserve">arties do not agree on releases, so no releases, steady </w:t>
            </w:r>
            <w:r w:rsidR="00E23008">
              <w:t>account balance</w:t>
            </w:r>
            <w:r w:rsidR="00E72607">
              <w:t>.</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lastRenderedPageBreak/>
        <w:t xml:space="preserve">Each participant </w:t>
      </w:r>
      <w:r w:rsidR="00F17D9B">
        <w:t xml:space="preserve">can play </w:t>
      </w:r>
      <w:r>
        <w:t xml:space="preserve">one or more roles. </w:t>
      </w:r>
    </w:p>
    <w:p w14:paraId="19184401" w14:textId="7E5E7D0C"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lastRenderedPageBreak/>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3C65AE7C"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2F6570">
        <w:instrText xml:space="preserve"> ADDIN EN.CITE &lt;EndNote&gt;&lt;Cite&gt;&lt;Author&gt;USBR&lt;/Author&gt;&lt;Year&gt;2021&lt;/Year&gt;&lt;RecNum&gt;2773&lt;/RecNum&gt;&lt;DisplayText&gt;(USBR, 2021b; USBR, 2021c)&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2F6570">
        <w:rPr>
          <w:noProof/>
        </w:rPr>
        <w:t>(USBR, 2021b; USBR, 2021c)</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6EB5FD34" w:rsidR="002A514B" w:rsidRDefault="00D07673" w:rsidP="001967B1">
      <w:r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lastRenderedPageBreak/>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6E076CF" w:rsidR="00AB2714" w:rsidRDefault="00D07673" w:rsidP="00273BEA">
      <w:r>
        <w:t>Upper Basin delivery to meet 10-year requirement</w:t>
      </w:r>
      <w:bookmarkEnd w:id="6"/>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3ECEA147" w:rsidR="00EE0D27" w:rsidRDefault="00EE0D27" w:rsidP="00EE0D27">
      <w:r>
        <w:t>Upper Basin water rights in million acre-feet per year prior to 1922 when the Colorado River Compact was signed (</w:t>
      </w:r>
      <w:r w:rsidR="001003A8">
        <w:t>Table 4</w:t>
      </w:r>
      <w:r>
        <w:t xml:space="preserve">). These water rights have a seniority date prior to the compact. In </w:t>
      </w:r>
      <w:r w:rsidR="007455F5">
        <w:t>the assignment of inflow (see Step 2)</w:t>
      </w:r>
      <w:r>
        <w:t>, these rights are filled first ahead of the Lower Basin’s right to 75 million acre-feet every consecutive 10-years by Article III(d) of the Compact.</w:t>
      </w:r>
      <w:r w:rsidR="001003A8">
        <w:t xml:space="preserve"> Presently, pre 1922 water rights for New Mexico are unknown.</w:t>
      </w:r>
    </w:p>
    <w:p w14:paraId="2F920490" w14:textId="06122FA9" w:rsidR="00EE0D27" w:rsidRDefault="00EE0D27" w:rsidP="00EE0D27">
      <w:r>
        <w:t xml:space="preserve">The 1.9 </w:t>
      </w:r>
      <w:proofErr w:type="spellStart"/>
      <w:r>
        <w:t>maf</w:t>
      </w:r>
      <w:proofErr w:type="spellEnd"/>
      <w:r>
        <w:t xml:space="preserve"> </w:t>
      </w:r>
      <w:r w:rsidR="001003A8">
        <w:t xml:space="preserve">per year </w:t>
      </w:r>
      <w:r>
        <w:t xml:space="preserve">value in the model is the 2.7 </w:t>
      </w:r>
      <w:proofErr w:type="spellStart"/>
      <w:r>
        <w:t>maf</w:t>
      </w:r>
      <w:proofErr w:type="spellEnd"/>
      <w:r>
        <w:t xml:space="preserve"> </w:t>
      </w:r>
      <w:r w:rsidR="001003A8">
        <w:t xml:space="preserve">per year </w:t>
      </w:r>
      <w:r>
        <w:t>total in Table 3, plus an assume</w:t>
      </w:r>
      <w:r w:rsidR="001003A8">
        <w:t>d</w:t>
      </w:r>
      <w:r>
        <w:t xml:space="preserve"> 0.3 </w:t>
      </w:r>
      <w:proofErr w:type="spellStart"/>
      <w:r>
        <w:t>maf</w:t>
      </w:r>
      <w:proofErr w:type="spellEnd"/>
      <w:r>
        <w:t xml:space="preserve"> </w:t>
      </w:r>
      <w:r w:rsidR="001003A8">
        <w:t xml:space="preserve">per year </w:t>
      </w:r>
      <w:r>
        <w:t xml:space="preserve">for New Mexico, minus 1.06 </w:t>
      </w:r>
      <w:proofErr w:type="spellStart"/>
      <w:r>
        <w:t>maf</w:t>
      </w:r>
      <w:proofErr w:type="spellEnd"/>
      <w:r>
        <w:t xml:space="preserve">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1090DCAE" w:rsidR="00EE0D27" w:rsidRPr="00DE3C3E" w:rsidRDefault="001003A8" w:rsidP="00DE3C3E">
      <w:pPr>
        <w:rPr>
          <w:b/>
          <w:bCs/>
        </w:rPr>
      </w:pPr>
      <w:r w:rsidRPr="00DE3C3E">
        <w:rPr>
          <w:b/>
          <w:bCs/>
        </w:rPr>
        <w:t>Table 4</w:t>
      </w:r>
      <w:r w:rsidR="00EE0D27" w:rsidRPr="00DE3C3E">
        <w:rPr>
          <w:b/>
          <w:bCs/>
        </w:rPr>
        <w:t>. Upper Basin pre-compact water rights (million acre-feet per year)</w:t>
      </w:r>
    </w:p>
    <w:p w14:paraId="205A6247" w14:textId="4CE5E676" w:rsidR="00EE0D27" w:rsidRPr="00EE0D27" w:rsidRDefault="00914117" w:rsidP="00EE0D27">
      <w:r w:rsidRPr="00914117">
        <w:rPr>
          <w:noProof/>
        </w:rPr>
        <w:drawing>
          <wp:inline distT="0" distB="0" distL="0" distR="0" wp14:anchorId="2AC72BFD" wp14:editId="2A8F9844">
            <wp:extent cx="5943600" cy="12782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278255"/>
                    </a:xfrm>
                    <a:prstGeom prst="rect">
                      <a:avLst/>
                    </a:prstGeom>
                  </pic:spPr>
                </pic:pic>
              </a:graphicData>
            </a:graphic>
          </wp:inline>
        </w:drawing>
      </w:r>
    </w:p>
    <w:p w14:paraId="401B0FA2" w14:textId="453FA8B6" w:rsidR="00A847F4" w:rsidRDefault="00D07673" w:rsidP="004D05B7">
      <w:pPr>
        <w:pStyle w:val="Heading1"/>
      </w:pPr>
      <w:bookmarkStart w:id="7" w:name="SpecifyLakePowellInflow"/>
      <w:r>
        <w:lastRenderedPageBreak/>
        <w:t xml:space="preserve">Step 2. </w:t>
      </w:r>
      <w:r w:rsidR="00173D55">
        <w:t>Specify natural inflow to Lake Powell</w:t>
      </w:r>
      <w:bookmarkEnd w:id="7"/>
    </w:p>
    <w:p w14:paraId="6C8C3F65" w14:textId="4A9A42C8"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1B00CBE6" w14:textId="15BB98E4" w:rsidR="0077198F" w:rsidRDefault="0077198F" w:rsidP="00173D55">
      <w:r>
        <w:t>Because future flows are uncertain, we can only specify natural inflow to Lake Powell as a</w:t>
      </w:r>
      <w:bookmarkStart w:id="8" w:name="_GoBack"/>
      <w:bookmarkEnd w:id="8"/>
      <w:r>
        <w:t xml:space="preserve"> scenario of possible future flows</w:t>
      </w:r>
      <w:r>
        <w:t>. Develop a scenario from:</w:t>
      </w:r>
    </w:p>
    <w:p w14:paraId="62EEF674" w14:textId="2227FD52" w:rsidR="00812DD6" w:rsidRDefault="0077198F" w:rsidP="0077198F">
      <w:pPr>
        <w:pStyle w:val="ListParagraph"/>
        <w:numPr>
          <w:ilvl w:val="0"/>
          <w:numId w:val="47"/>
        </w:numPr>
      </w:pPr>
      <w:r>
        <w:t>The most recent 22 years, where</w:t>
      </w:r>
      <w:r w:rsidR="00812DD6">
        <w:t xml:space="preserve"> </w:t>
      </w:r>
      <w:r>
        <w:t xml:space="preserve">estimated </w:t>
      </w:r>
      <w:r w:rsidR="00812DD6">
        <w:t xml:space="preserve">natural inflow to Lake Powell varied from 6 to 20 </w:t>
      </w:r>
      <w:proofErr w:type="spellStart"/>
      <w:r w:rsidR="00812DD6">
        <w:t>maf</w:t>
      </w:r>
      <w:proofErr w:type="spellEnd"/>
      <w:r w:rsidR="00812DD6">
        <w:t xml:space="preserve"> per year (</w:t>
      </w:r>
      <w:r>
        <w:t>Figure 2</w:t>
      </w:r>
      <w:r w:rsidR="00812DD6">
        <w:t>).</w:t>
      </w:r>
    </w:p>
    <w:p w14:paraId="0EA386B6" w14:textId="1FE83651" w:rsidR="0077198F" w:rsidRDefault="0077198F" w:rsidP="0077198F">
      <w:pPr>
        <w:pStyle w:val="ListParagraph"/>
        <w:numPr>
          <w:ilvl w:val="0"/>
          <w:numId w:val="47"/>
        </w:numPr>
      </w:pPr>
      <w:r>
        <w:t>F</w:t>
      </w:r>
      <w:r>
        <w:t>low</w:t>
      </w:r>
      <w:r>
        <w:t xml:space="preserve"> values </w:t>
      </w:r>
      <w:r>
        <w:t xml:space="preserve">reconstructed from the historical (1905 to 2015) or paleo (1416 to 2015)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xml:space="preserve">. See workbook tab </w:t>
      </w:r>
      <w:proofErr w:type="spellStart"/>
      <w:r>
        <w:rPr>
          <w:i/>
          <w:iCs/>
        </w:rPr>
        <w:t>HydrologicScenarios</w:t>
      </w:r>
      <w:proofErr w:type="spellEnd"/>
      <w:r>
        <w:t xml:space="preserve"> for some flow scenarios from these periods.</w:t>
      </w:r>
    </w:p>
    <w:p w14:paraId="6D850CEB" w14:textId="02E77193" w:rsidR="0077198F" w:rsidRDefault="0077198F" w:rsidP="0077198F">
      <w:pPr>
        <w:pStyle w:val="ListParagraph"/>
        <w:numPr>
          <w:ilvl w:val="0"/>
          <w:numId w:val="47"/>
        </w:numPr>
      </w:pPr>
      <w:r>
        <w:t>T</w:t>
      </w:r>
      <w:r>
        <w:t>he mean natural flow of low-flow sequences in the paleo reconstructed or recent observed periods (</w:t>
      </w:r>
      <w:r>
        <w:t>Figure 3</w:t>
      </w:r>
      <w:r>
        <w:t xml:space="preserve">). For example, a 5-year drought that started in 1580 AD had a reconstructed average flow of 9 </w:t>
      </w:r>
      <w:proofErr w:type="spellStart"/>
      <w:r>
        <w:t>maf</w:t>
      </w:r>
      <w:proofErr w:type="spellEnd"/>
      <w:r>
        <w:t xml:space="preserve"> per year.</w:t>
      </w:r>
    </w:p>
    <w:p w14:paraId="03FCCB68" w14:textId="03473A59" w:rsidR="0077198F" w:rsidRDefault="0077198F" w:rsidP="0077198F">
      <w:pPr>
        <w:pStyle w:val="ListParagraph"/>
        <w:numPr>
          <w:ilvl w:val="0"/>
          <w:numId w:val="47"/>
        </w:numPr>
      </w:pPr>
      <w:r>
        <w:t>D</w:t>
      </w:r>
      <w:r>
        <w:t>evise a time series of flows on your own or adapt values year-to-year as model time progresses.</w:t>
      </w:r>
    </w:p>
    <w:p w14:paraId="2A788B4F" w14:textId="274F53F1" w:rsidR="0077198F" w:rsidRDefault="004E4F15" w:rsidP="0077198F">
      <w:pPr>
        <w:pStyle w:val="ListParagraph"/>
        <w:numPr>
          <w:ilvl w:val="0"/>
          <w:numId w:val="47"/>
        </w:numPr>
      </w:pPr>
      <w:r>
        <w:t>Optionally</w:t>
      </w:r>
      <w:r w:rsidR="005F16DB">
        <w:t>,</w:t>
      </w:r>
      <w:r>
        <w:t xml:space="preserve"> refer to </w:t>
      </w:r>
      <w:r w:rsidR="0077198F">
        <w:t>unregulated inflow</w:t>
      </w:r>
      <w:r w:rsidR="005F16DB">
        <w:t>s</w:t>
      </w:r>
      <w:r w:rsidR="0077198F">
        <w:t xml:space="preserve"> </w:t>
      </w:r>
      <w:r w:rsidR="005F16DB">
        <w:t xml:space="preserve">from 1960 to 1999 </w:t>
      </w:r>
      <w:r w:rsidR="0077198F">
        <w:fldChar w:fldCharType="begin"/>
      </w:r>
      <w:r w:rsidR="0077198F">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77198F">
        <w:fldChar w:fldCharType="separate"/>
      </w:r>
      <w:r w:rsidR="0077198F">
        <w:rPr>
          <w:noProof/>
        </w:rPr>
        <w:t>(USBR, 2021d)</w:t>
      </w:r>
      <w:r w:rsidR="0077198F">
        <w:fldChar w:fldCharType="end"/>
      </w:r>
      <w:r w:rsidR="0077198F">
        <w:t xml:space="preserve">(Figure 4) and add ~3 </w:t>
      </w:r>
      <w:proofErr w:type="spellStart"/>
      <w:r w:rsidR="0077198F">
        <w:t>maf</w:t>
      </w:r>
      <w:proofErr w:type="spellEnd"/>
      <w:r w:rsidR="005F16DB">
        <w:t xml:space="preserve"> to get a natural flow</w:t>
      </w:r>
      <w:r w:rsidR="0077198F">
        <w:t>. The addition represents non-reservoir consumptive use in the Upper Basin. Figure 5 shows how to conserve from unregulated to natural flow.</w:t>
      </w:r>
    </w:p>
    <w:p w14:paraId="72CF0004" w14:textId="02561733" w:rsidR="00812DD6" w:rsidRDefault="00812DD6" w:rsidP="00173D55">
      <w:r w:rsidRPr="00812DD6">
        <w:drawing>
          <wp:inline distT="0" distB="0" distL="0" distR="0" wp14:anchorId="46EE99F7" wp14:editId="12091ACE">
            <wp:extent cx="3418363" cy="35882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33216" cy="3603852"/>
                    </a:xfrm>
                    <a:prstGeom prst="rect">
                      <a:avLst/>
                    </a:prstGeom>
                  </pic:spPr>
                </pic:pic>
              </a:graphicData>
            </a:graphic>
          </wp:inline>
        </w:drawing>
      </w:r>
    </w:p>
    <w:p w14:paraId="3BC4A225" w14:textId="17C48A74" w:rsidR="00812DD6" w:rsidRPr="0077198F" w:rsidRDefault="0077198F" w:rsidP="00173D55">
      <w:pPr>
        <w:rPr>
          <w:b/>
          <w:bCs/>
        </w:rPr>
      </w:pPr>
      <w:r>
        <w:rPr>
          <w:b/>
          <w:bCs/>
        </w:rPr>
        <w:t>Figure 2</w:t>
      </w:r>
      <w:r w:rsidR="00812DD6" w:rsidRPr="0077198F">
        <w:rPr>
          <w:b/>
          <w:bCs/>
        </w:rPr>
        <w:t>. Estimated natural inflow to Lake Powell {USBR, 2021 #2836}</w:t>
      </w:r>
    </w:p>
    <w:p w14:paraId="5AD638E1" w14:textId="46C5081E" w:rsidR="00816F62" w:rsidRDefault="00816F62" w:rsidP="00173D55">
      <w:r>
        <w:rPr>
          <w:noProof/>
        </w:rPr>
        <w:lastRenderedPageBreak/>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82926" cy="3608306"/>
                    </a:xfrm>
                    <a:prstGeom prst="rect">
                      <a:avLst/>
                    </a:prstGeom>
                  </pic:spPr>
                </pic:pic>
              </a:graphicData>
            </a:graphic>
          </wp:inline>
        </w:drawing>
      </w:r>
    </w:p>
    <w:p w14:paraId="2ECC257D" w14:textId="3366A543" w:rsidR="00816F62" w:rsidRPr="00D07673" w:rsidRDefault="0077198F" w:rsidP="00D07673">
      <w:pPr>
        <w:rPr>
          <w:b/>
          <w:bCs/>
        </w:rPr>
      </w:pPr>
      <w:r>
        <w:rPr>
          <w:b/>
          <w:bCs/>
        </w:rPr>
        <w:t>Figure 3</w:t>
      </w:r>
      <w:r w:rsidR="00D07673" w:rsidRPr="00D07673">
        <w:rPr>
          <w:b/>
          <w:bCs/>
        </w:rPr>
        <w:t xml:space="preserve">.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439CA83A" w:rsidR="00A40588" w:rsidRDefault="00A40588" w:rsidP="00173D55"/>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3A3743E8" w:rsidR="00173D55" w:rsidRPr="00D07673" w:rsidRDefault="0077198F" w:rsidP="00D07673">
      <w:pPr>
        <w:rPr>
          <w:b/>
          <w:bCs/>
        </w:rPr>
      </w:pPr>
      <w:r>
        <w:rPr>
          <w:b/>
          <w:bCs/>
        </w:rPr>
        <w:lastRenderedPageBreak/>
        <w:t>Figure 4</w:t>
      </w:r>
      <w:r w:rsidR="00D07673" w:rsidRPr="00D07673">
        <w:rPr>
          <w:b/>
          <w:bCs/>
        </w:rPr>
        <w:t xml:space="preserve">. </w:t>
      </w:r>
      <w:r w:rsidR="00A40588" w:rsidRPr="00D07673">
        <w:rPr>
          <w:b/>
          <w:bCs/>
        </w:rPr>
        <w:t>Unregulated flow to Lake Powell</w:t>
      </w:r>
      <w:r w:rsidR="00366209" w:rsidRPr="00D07673">
        <w:rPr>
          <w:b/>
          <w:bCs/>
        </w:rPr>
        <w:t xml:space="preserve"> </w:t>
      </w:r>
      <w:r w:rsidR="00366209" w:rsidRPr="00D07673">
        <w:rPr>
          <w:b/>
          <w:bCs/>
        </w:rPr>
        <w:fldChar w:fldCharType="begin"/>
      </w:r>
      <w:r w:rsidR="002F6570" w:rsidRPr="00D07673">
        <w:rPr>
          <w:b/>
          <w:bCs/>
        </w:rPr>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2F6570" w:rsidRPr="00D07673">
        <w:rPr>
          <w:b/>
          <w:bCs/>
        </w:rPr>
        <w:t>(USBR, 2021d)</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27222" cy="1460312"/>
                    </a:xfrm>
                    <a:prstGeom prst="rect">
                      <a:avLst/>
                    </a:prstGeom>
                  </pic:spPr>
                </pic:pic>
              </a:graphicData>
            </a:graphic>
          </wp:inline>
        </w:drawing>
      </w:r>
    </w:p>
    <w:p w14:paraId="70CCF960" w14:textId="54744E6D" w:rsidR="00A40588" w:rsidRPr="00D07673" w:rsidRDefault="0077198F" w:rsidP="00D07673">
      <w:pPr>
        <w:rPr>
          <w:b/>
          <w:bCs/>
        </w:rPr>
      </w:pPr>
      <w:r>
        <w:rPr>
          <w:b/>
          <w:bCs/>
        </w:rPr>
        <w:t>Figure 5</w:t>
      </w:r>
      <w:r w:rsidR="00D07673" w:rsidRPr="00D07673">
        <w:rPr>
          <w:b/>
          <w:bCs/>
        </w:rPr>
        <w:t xml:space="preserve">.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03197699" w:rsidR="00173D55" w:rsidRDefault="00173D55" w:rsidP="00173D55">
      <w:r>
        <w:t xml:space="preserve">Alternatively, </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9" w:name="InterveningGrandCanyonFlow"/>
      <w:r>
        <w:t xml:space="preserve">2A. </w:t>
      </w:r>
      <w:r w:rsidR="009D0BFB">
        <w:t>Intervening Grand Canyon Flow</w:t>
      </w:r>
      <w:bookmarkEnd w:id="9"/>
    </w:p>
    <w:p w14:paraId="0D568234" w14:textId="2B08AF4C"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 xml:space="preserve">from Glen Canyon Dam </w:t>
      </w:r>
      <w:r w:rsidR="00E0444B">
        <w:t>to</w:t>
      </w:r>
      <w:r>
        <w:t xml:space="preserve">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w:t>
      </w:r>
      <w:r w:rsidR="0077198F">
        <w:t>Figure 5</w:t>
      </w:r>
      <w:r>
        <w:t>)</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19711" cy="2700237"/>
                    </a:xfrm>
                    <a:prstGeom prst="rect">
                      <a:avLst/>
                    </a:prstGeom>
                  </pic:spPr>
                </pic:pic>
              </a:graphicData>
            </a:graphic>
          </wp:inline>
        </w:drawing>
      </w:r>
    </w:p>
    <w:p w14:paraId="5A6C6096" w14:textId="4E2452CA" w:rsidR="009D0BFB" w:rsidRDefault="0077198F" w:rsidP="009D0BFB">
      <w:pPr>
        <w:rPr>
          <w:b/>
          <w:bCs/>
        </w:rPr>
      </w:pPr>
      <w:r>
        <w:rPr>
          <w:b/>
          <w:bCs/>
        </w:rPr>
        <w:lastRenderedPageBreak/>
        <w:t>Figure 5</w:t>
      </w:r>
      <w:r w:rsidR="009D0BFB" w:rsidRPr="009D0BFB">
        <w:rPr>
          <w:b/>
          <w:bCs/>
        </w:rPr>
        <w:t>. Mean Grand Canyon tributary flow (Glen Canyon Dam to Lake Mead) for different sequence lengths.</w:t>
      </w:r>
    </w:p>
    <w:p w14:paraId="54FB511A" w14:textId="49100763" w:rsidR="002F6570" w:rsidRDefault="00D07673" w:rsidP="00C74261">
      <w:pPr>
        <w:pStyle w:val="Heading2"/>
      </w:pPr>
      <w:bookmarkStart w:id="10" w:name="MeadToImperial"/>
      <w:r>
        <w:t xml:space="preserve">2B. </w:t>
      </w:r>
      <w:r w:rsidR="002F6570">
        <w:t>Mead to Imperial Dam intervening flow</w:t>
      </w:r>
      <w:bookmarkEnd w:id="10"/>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1" w:name="HavasuParkerEvapET"/>
      <w:r>
        <w:t xml:space="preserve">2C. </w:t>
      </w:r>
      <w:r w:rsidR="002F6570">
        <w:t>Havasu/Parker evaporation and evapotranspiration</w:t>
      </w:r>
    </w:p>
    <w:bookmarkEnd w:id="11"/>
    <w:p w14:paraId="4137E609" w14:textId="75422CD1"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instrText xml:space="preserve"> ADDIN EN.CITE &lt;EndNote&gt;&lt;Cite AuthorYear="1"&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Pr>
          <w:noProof/>
        </w:rPr>
        <w:t>USBR (2021a)</w:t>
      </w:r>
      <w:r>
        <w:fldChar w:fldCharType="end"/>
      </w:r>
      <w:r>
        <w:t>.</w:t>
      </w:r>
    </w:p>
    <w:p w14:paraId="06BE54CD" w14:textId="2C7B5D3B" w:rsidR="002F6570" w:rsidRDefault="00D07673" w:rsidP="004D05B7">
      <w:pPr>
        <w:pStyle w:val="Heading1"/>
      </w:pPr>
      <w:bookmarkStart w:id="12" w:name="SplitReservoirStorage"/>
      <w:r>
        <w:lastRenderedPageBreak/>
        <w:t xml:space="preserve">Step 3. </w:t>
      </w:r>
      <w:r w:rsidR="00724980">
        <w:t xml:space="preserve">Split existing reservoir storage </w:t>
      </w:r>
      <w:bookmarkEnd w:id="12"/>
      <w:r w:rsidR="00724980">
        <w:t>among parties (year 1 only)</w:t>
      </w:r>
    </w:p>
    <w:p w14:paraId="412BDCAB" w14:textId="61F9B270" w:rsidR="00724980" w:rsidRDefault="00724980" w:rsidP="00724980">
      <w:r>
        <w:t>Split the starting combined reservoir storage (</w:t>
      </w:r>
      <w:r w:rsidR="0077198F">
        <w:t>Figure 6</w:t>
      </w:r>
      <w:r>
        <w:t>)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4160BC1F"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377DB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377DB3">
        <w:rPr>
          <w:noProof/>
        </w:rPr>
        <w:t>(USBR, 2021a)</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3ED5DA8"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901758" cy="2571158"/>
                    </a:xfrm>
                    <a:prstGeom prst="rect">
                      <a:avLst/>
                    </a:prstGeom>
                  </pic:spPr>
                </pic:pic>
              </a:graphicData>
            </a:graphic>
          </wp:inline>
        </w:drawing>
      </w:r>
    </w:p>
    <w:p w14:paraId="48B999D1" w14:textId="6EAF857B" w:rsidR="00F43858" w:rsidRPr="00D07673" w:rsidRDefault="0077198F" w:rsidP="00D07673">
      <w:pPr>
        <w:rPr>
          <w:b/>
          <w:bCs/>
        </w:rPr>
      </w:pPr>
      <w:r>
        <w:rPr>
          <w:b/>
          <w:bCs/>
        </w:rPr>
        <w:t>Figure 6</w:t>
      </w:r>
      <w:r w:rsidR="00D07673">
        <w:rPr>
          <w:b/>
          <w:bCs/>
        </w:rPr>
        <w:t xml:space="preserve">. </w:t>
      </w:r>
      <w:r w:rsidR="00377DB3" w:rsidRPr="00D07673">
        <w:rPr>
          <w:b/>
          <w:bCs/>
        </w:rPr>
        <w:t xml:space="preserve">Assign combined Lake Powell and Lake Mead storage </w:t>
      </w:r>
      <w:r w:rsidR="006B54DE">
        <w:rPr>
          <w:b/>
          <w:bCs/>
        </w:rPr>
        <w:t>(top</w:t>
      </w:r>
      <w:r w:rsidR="00377DB3" w:rsidRPr="00D07673">
        <w:rPr>
          <w:b/>
          <w:bCs/>
        </w:rPr>
        <w:t xml:space="preserve">) to flex accounts </w:t>
      </w:r>
      <w:r w:rsidR="006B54DE">
        <w:rPr>
          <w:b/>
          <w:bCs/>
        </w:rPr>
        <w:t>(bottom</w:t>
      </w:r>
      <w:r w:rsidR="00377DB3" w:rsidRPr="00D07673">
        <w:rPr>
          <w:b/>
          <w:bCs/>
        </w:rPr>
        <w:t>).</w:t>
      </w:r>
    </w:p>
    <w:p w14:paraId="53E434CF" w14:textId="2788C5C0" w:rsidR="007938E9" w:rsidRDefault="00D07673" w:rsidP="00C74261">
      <w:pPr>
        <w:pStyle w:val="Heading2"/>
      </w:pPr>
      <w:bookmarkStart w:id="13" w:name="BeginOfYearStorage"/>
      <w:r>
        <w:t xml:space="preserve">3A. </w:t>
      </w:r>
      <w:r w:rsidR="00377DB3">
        <w:t>Begin of year reservoir storage</w:t>
      </w:r>
      <w:bookmarkEnd w:id="13"/>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4" w:name="CalculatePowellMeadEvaporation"/>
      <w:r>
        <w:t xml:space="preserve">3B. </w:t>
      </w:r>
      <w:r w:rsidR="00377DB3">
        <w:t>Calculate Powell + Mead Evaporation</w:t>
      </w:r>
      <w:bookmarkEnd w:id="14"/>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5" w:name="CalculateMexicoWaterAllocation"/>
      <w:r>
        <w:lastRenderedPageBreak/>
        <w:t xml:space="preserve">3C. </w:t>
      </w:r>
      <w:r w:rsidR="00717C95">
        <w:t>Calculate Mexico Water Allocation</w:t>
      </w:r>
      <w:bookmarkEnd w:id="15"/>
    </w:p>
    <w:p w14:paraId="5C088D67" w14:textId="653F0D6F"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w:t>
      </w:r>
      <w:r w:rsidR="001003A8">
        <w:t>Table 5</w:t>
      </w:r>
      <w:r w:rsidR="005F1883">
        <w:t>)</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7011A42E" w:rsidR="00717C95" w:rsidRDefault="00717C95" w:rsidP="004D05B7">
      <w:pPr>
        <w:pStyle w:val="Heading1"/>
      </w:pPr>
      <w:r>
        <w:lastRenderedPageBreak/>
        <w:t>Split combined natural inflow among parties</w:t>
      </w:r>
    </w:p>
    <w:p w14:paraId="403336C4" w14:textId="1B2BE78D" w:rsidR="00717C95" w:rsidRDefault="00717C95" w:rsidP="00717C95">
      <w:r>
        <w:t xml:space="preserve">Split the combined natural inflow – natural inflow to Lake Powell, plus intervening Grand Canyon inflow, plus Mead to Imperial Dam intervening inflow, minus Havasu / Parker evaporation and ET </w:t>
      </w:r>
      <w:r w:rsidR="00832551">
        <w:t xml:space="preserve">(see Sections 2A-C) </w:t>
      </w:r>
      <w:r>
        <w:t>– among accounts. This split is a</w:t>
      </w:r>
      <w:r w:rsidR="00C670B6">
        <w:t xml:space="preserve"> joint party (p</w:t>
      </w:r>
      <w:r>
        <w:t>olitical</w:t>
      </w:r>
      <w:r w:rsidR="00C670B6">
        <w:t>)</w:t>
      </w:r>
      <w:r>
        <w:t xml:space="preserve"> decision</w:t>
      </w:r>
      <w:r w:rsidR="00C670B6">
        <w:t xml:space="preserve">. There are lots of ways to split. </w:t>
      </w:r>
      <w:r w:rsidR="001003A8">
        <w:t>Table 6</w:t>
      </w:r>
      <w:r>
        <w:t xml:space="preserve"> shows one way to split that draws on existing operations. </w:t>
      </w:r>
      <w:r w:rsidR="00832551">
        <w:t>In these operations, first assign volumes to the Shared</w:t>
      </w:r>
      <w:r w:rsidR="001003A8">
        <w:t xml:space="preserve"> water</w:t>
      </w:r>
      <w:r w:rsidR="00832551">
        <w:t xml:space="preserve"> reserve, Delta, Mexico</w:t>
      </w:r>
      <w:r w:rsidR="006B35D4">
        <w:t>, and First Nations</w:t>
      </w:r>
      <w:r w:rsidR="00832551">
        <w:t xml:space="preserve"> accounts</w:t>
      </w:r>
      <w:r w:rsidR="006B35D4">
        <w:t xml:space="preserve"> (Lake Powell Natural flow up to 3.5 </w:t>
      </w:r>
      <w:proofErr w:type="spellStart"/>
      <w:r w:rsidR="006B35D4">
        <w:t>maf</w:t>
      </w:r>
      <w:proofErr w:type="spellEnd"/>
      <w:r w:rsidR="006B35D4">
        <w:t xml:space="preserve"> per year)</w:t>
      </w:r>
      <w:r w:rsidR="00832551">
        <w:t>.</w:t>
      </w:r>
      <w:r w:rsidR="006B35D4">
        <w:t xml:space="preserve"> Assign the next 1.9 </w:t>
      </w:r>
      <w:proofErr w:type="spellStart"/>
      <w:r w:rsidR="006B35D4">
        <w:t>maf</w:t>
      </w:r>
      <w:proofErr w:type="spellEnd"/>
      <w:r w:rsidR="006B35D4">
        <w:t xml:space="preserve"> per year</w:t>
      </w:r>
      <w:r w:rsidR="000B1D40">
        <w:t xml:space="preserve"> of Lake Powell Natural flow</w:t>
      </w:r>
      <w:r w:rsidR="006B35D4">
        <w:t xml:space="preserve"> to Upper Basin pre-1922 water rights (pre Compact). </w:t>
      </w:r>
      <w:r w:rsidR="000B1D40">
        <w:t>A</w:t>
      </w:r>
      <w:r w:rsidR="00832551">
        <w:t xml:space="preserve">ssign the next </w:t>
      </w:r>
      <w:r w:rsidR="000B1D40">
        <w:t>5.8</w:t>
      </w:r>
      <w:r w:rsidR="00832551">
        <w:t xml:space="preserve"> </w:t>
      </w:r>
      <w:proofErr w:type="spellStart"/>
      <w:r w:rsidR="00832551">
        <w:t>maf</w:t>
      </w:r>
      <w:proofErr w:type="spellEnd"/>
      <w:r w:rsidR="00832551">
        <w:t xml:space="preserve"> of Lake Powell </w:t>
      </w:r>
      <w:r w:rsidR="000B1D40">
        <w:t xml:space="preserve">Natural </w:t>
      </w:r>
      <w:r w:rsidR="00832551">
        <w:t>Inflow to the Lower Basin</w:t>
      </w:r>
      <w:r w:rsidR="005B68F2">
        <w:t xml:space="preserve"> (reduced from 7.5 </w:t>
      </w:r>
      <w:proofErr w:type="spellStart"/>
      <w:r w:rsidR="005B68F2">
        <w:t>maf</w:t>
      </w:r>
      <w:proofErr w:type="spellEnd"/>
      <w:r w:rsidR="005B68F2">
        <w:t xml:space="preserve"> because First Nations already assigned 0.95 </w:t>
      </w:r>
      <w:proofErr w:type="spellStart"/>
      <w:r w:rsidR="005B68F2">
        <w:t>maf</w:t>
      </w:r>
      <w:proofErr w:type="spellEnd"/>
      <w:r w:rsidR="005B68F2">
        <w:t xml:space="preserve"> for uses below Glen Canyon Dam</w:t>
      </w:r>
      <w:r w:rsidR="000B1D40">
        <w:t xml:space="preserve"> and carriage losses for Lake Mohave/Lake Parker evaporation and evapotranspiration</w:t>
      </w:r>
      <w:r w:rsidR="00832551">
        <w:t xml:space="preserve">. </w:t>
      </w:r>
      <w:r w:rsidR="000B1D40">
        <w:t>L</w:t>
      </w:r>
      <w:r w:rsidR="00832551">
        <w:t xml:space="preserve">ast, assign any remaining Lake Powell natural flow to the Upper Basin. </w:t>
      </w:r>
    </w:p>
    <w:p w14:paraId="0E2AE9DF" w14:textId="053F6C9F" w:rsidR="00717C95" w:rsidRPr="002763F7" w:rsidRDefault="001003A8" w:rsidP="002763F7">
      <w:pPr>
        <w:rPr>
          <w:b/>
          <w:bCs/>
        </w:rPr>
      </w:pPr>
      <w:bookmarkStart w:id="16" w:name="_Hlk85192255"/>
      <w:r>
        <w:rPr>
          <w:b/>
          <w:bCs/>
        </w:rPr>
        <w:t>Table 6</w:t>
      </w:r>
      <w:r w:rsidR="002763F7">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867"/>
        <w:gridCol w:w="2425"/>
      </w:tblGrid>
      <w:tr w:rsidR="00717C95" w14:paraId="11038005" w14:textId="77777777" w:rsidTr="001003A8">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3" w:type="dxa"/>
            <w:shd w:val="clear" w:color="auto" w:fill="DEEAF6" w:themeFill="accent5" w:themeFillTint="33"/>
          </w:tcPr>
          <w:p w14:paraId="77460189" w14:textId="3BB362A2" w:rsidR="00717C95" w:rsidRPr="00717C95" w:rsidRDefault="00717C95" w:rsidP="00E21D47">
            <w:pPr>
              <w:jc w:val="center"/>
              <w:rPr>
                <w:b/>
                <w:bCs/>
              </w:rPr>
            </w:pPr>
            <w:r w:rsidRPr="00717C95">
              <w:rPr>
                <w:b/>
                <w:bCs/>
              </w:rPr>
              <w:t>Volume (MCM)</w:t>
            </w:r>
          </w:p>
        </w:tc>
        <w:tc>
          <w:tcPr>
            <w:tcW w:w="3867" w:type="dxa"/>
            <w:shd w:val="clear" w:color="auto" w:fill="DEEAF6" w:themeFill="accent5" w:themeFillTint="33"/>
          </w:tcPr>
          <w:p w14:paraId="53B5CD25" w14:textId="57B5F11D" w:rsidR="00717C95" w:rsidRPr="00717C95" w:rsidRDefault="000530F3" w:rsidP="00717C95">
            <w:pPr>
              <w:rPr>
                <w:b/>
                <w:bCs/>
              </w:rPr>
            </w:pPr>
            <w:r>
              <w:rPr>
                <w:b/>
                <w:bCs/>
              </w:rPr>
              <w:t>Event</w:t>
            </w:r>
          </w:p>
        </w:tc>
        <w:tc>
          <w:tcPr>
            <w:tcW w:w="242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1003A8">
        <w:tc>
          <w:tcPr>
            <w:tcW w:w="1615" w:type="dxa"/>
          </w:tcPr>
          <w:p w14:paraId="7310BBE3" w14:textId="635A14F0" w:rsidR="00717C95" w:rsidRDefault="00717C95" w:rsidP="00717C95">
            <w:r>
              <w:t>Shared, Reserve</w:t>
            </w:r>
          </w:p>
        </w:tc>
        <w:tc>
          <w:tcPr>
            <w:tcW w:w="1443" w:type="dxa"/>
          </w:tcPr>
          <w:p w14:paraId="6404DB8A" w14:textId="63854A3C" w:rsidR="00717C95" w:rsidRDefault="00717C95" w:rsidP="00FC4CE9">
            <w:pPr>
              <w:jc w:val="center"/>
            </w:pPr>
            <w:r>
              <w:t>Varies by Evap.</w:t>
            </w:r>
          </w:p>
        </w:tc>
        <w:tc>
          <w:tcPr>
            <w:tcW w:w="3867" w:type="dxa"/>
          </w:tcPr>
          <w:p w14:paraId="29672283" w14:textId="1D729B11" w:rsidR="00717C95" w:rsidRDefault="00717C95" w:rsidP="00717C95">
            <w:r>
              <w:t>Assign share of</w:t>
            </w:r>
            <w:r w:rsidR="00FD13CD">
              <w:t xml:space="preserve"> inflow </w:t>
            </w:r>
            <w:r w:rsidR="00743BDC">
              <w:t>that offsets the</w:t>
            </w:r>
            <w:r w:rsidR="00FD13CD">
              <w:t xml:space="preserve"> </w:t>
            </w:r>
            <w:r>
              <w:t>evaporation volume</w:t>
            </w:r>
            <w:r w:rsidR="001003A8">
              <w:t xml:space="preserve"> for the shared, reserve account</w:t>
            </w:r>
            <w:r w:rsidR="00FD13CD">
              <w:t xml:space="preserve">. </w:t>
            </w:r>
            <w:r w:rsidR="00743BDC">
              <w:t xml:space="preserve">This </w:t>
            </w:r>
            <w:r w:rsidR="001003A8">
              <w:t xml:space="preserve">assignment </w:t>
            </w:r>
            <w:r w:rsidR="00743BDC">
              <w:t xml:space="preserve">keeps the account </w:t>
            </w:r>
            <w:r>
              <w:t>balance steady</w:t>
            </w:r>
            <w:r w:rsidR="00743BDC">
              <w:t xml:space="preserve"> year to year</w:t>
            </w:r>
            <w:r>
              <w:t>.</w:t>
            </w:r>
          </w:p>
        </w:tc>
        <w:tc>
          <w:tcPr>
            <w:tcW w:w="242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1003A8">
        <w:tc>
          <w:tcPr>
            <w:tcW w:w="1615" w:type="dxa"/>
          </w:tcPr>
          <w:p w14:paraId="1B0AC45C" w14:textId="7F4A1E7E" w:rsidR="00717C95" w:rsidRDefault="00717C95" w:rsidP="00717C95">
            <w:r>
              <w:t>Colorado River Delta</w:t>
            </w:r>
          </w:p>
        </w:tc>
        <w:tc>
          <w:tcPr>
            <w:tcW w:w="1443" w:type="dxa"/>
          </w:tcPr>
          <w:p w14:paraId="071BCECC" w14:textId="5AA3F0B2" w:rsidR="00717C95" w:rsidRDefault="00FC4CE9" w:rsidP="00FC4CE9">
            <w:pPr>
              <w:jc w:val="center"/>
            </w:pPr>
            <w:r>
              <w:t>0.016</w:t>
            </w:r>
          </w:p>
        </w:tc>
        <w:tc>
          <w:tcPr>
            <w:tcW w:w="3867" w:type="dxa"/>
          </w:tcPr>
          <w:p w14:paraId="50D925A0" w14:textId="53E08BBE" w:rsidR="00717C95" w:rsidRDefault="00FD13CD" w:rsidP="00717C95">
            <w:r>
              <w:t xml:space="preserve">0.016 </w:t>
            </w:r>
            <w:proofErr w:type="spellStart"/>
            <w:r>
              <w:t>maf</w:t>
            </w:r>
            <w:proofErr w:type="spellEnd"/>
            <w:r>
              <w:t xml:space="preserve"> i</w:t>
            </w:r>
            <w:r w:rsidR="00FC4CE9">
              <w:t xml:space="preserve">s 67% of the 9-year, 0.21 </w:t>
            </w:r>
            <w:proofErr w:type="spellStart"/>
            <w:r w:rsidR="00FC4CE9">
              <w:t>maf</w:t>
            </w:r>
            <w:proofErr w:type="spellEnd"/>
            <w:r w:rsidR="00FC4CE9">
              <w:t xml:space="preserve"> volume pledged by the U.S. and Mexico.</w:t>
            </w:r>
          </w:p>
        </w:tc>
        <w:tc>
          <w:tcPr>
            <w:tcW w:w="242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1003A8">
        <w:tc>
          <w:tcPr>
            <w:tcW w:w="1615" w:type="dxa"/>
          </w:tcPr>
          <w:p w14:paraId="16773E69" w14:textId="704F8196" w:rsidR="00717C95" w:rsidRDefault="00717C95" w:rsidP="00717C95">
            <w:r>
              <w:t>Mexico</w:t>
            </w:r>
          </w:p>
        </w:tc>
        <w:tc>
          <w:tcPr>
            <w:tcW w:w="1443" w:type="dxa"/>
          </w:tcPr>
          <w:p w14:paraId="77A1F6AB" w14:textId="2A70FE59" w:rsidR="00717C95" w:rsidRDefault="00FC4CE9" w:rsidP="00FC4CE9">
            <w:pPr>
              <w:jc w:val="center"/>
            </w:pPr>
            <w:r>
              <w:t xml:space="preserve">1.5 </w:t>
            </w:r>
            <w:r w:rsidR="00743BDC">
              <w:t>minus</w:t>
            </w:r>
            <w:r>
              <w:t xml:space="preserve"> mandatory conservation</w:t>
            </w:r>
            <w:r w:rsidR="001003A8">
              <w:t xml:space="preserve"> minus carriage loss</w:t>
            </w:r>
          </w:p>
        </w:tc>
        <w:tc>
          <w:tcPr>
            <w:tcW w:w="3867" w:type="dxa"/>
          </w:tcPr>
          <w:p w14:paraId="1B80E4A0" w14:textId="7E34500B" w:rsidR="00717C95" w:rsidRDefault="00FC4CE9" w:rsidP="00717C95">
            <w:r>
              <w:t>Mandatory conservation volumes increase as Lake Mead level’s decreases</w:t>
            </w:r>
            <w:r w:rsidR="001003A8">
              <w:t xml:space="preserve"> (</w:t>
            </w:r>
            <w:r w:rsidR="000530F3">
              <w:t>s</w:t>
            </w:r>
            <w:r w:rsidR="001003A8">
              <w:t>ee</w:t>
            </w:r>
            <w:r w:rsidR="00FD13CD">
              <w:t xml:space="preserve"> Section 3C</w:t>
            </w:r>
            <w:r w:rsidR="001003A8">
              <w:t>)</w:t>
            </w:r>
            <w:r w:rsidR="00FD13CD">
              <w:t>.</w:t>
            </w:r>
            <w:r w:rsidR="001003A8">
              <w:t xml:space="preserve"> Carriage loss is Mexico’s share of Havasu/Parker Evaporation and Evapotranspiration (1.5/8.7 = 17.2%)</w:t>
            </w:r>
          </w:p>
        </w:tc>
        <w:tc>
          <w:tcPr>
            <w:tcW w:w="2425" w:type="dxa"/>
          </w:tcPr>
          <w:p w14:paraId="3ACF942F" w14:textId="06E46733" w:rsidR="00717C95" w:rsidRDefault="0098153F" w:rsidP="00717C95">
            <w:r>
              <w:t xml:space="preserve">1944 Treaty, </w:t>
            </w:r>
            <w:r w:rsidR="00FC4CE9">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E21D47" w14:paraId="38D98416" w14:textId="77777777" w:rsidTr="001003A8">
        <w:tc>
          <w:tcPr>
            <w:tcW w:w="1615" w:type="dxa"/>
          </w:tcPr>
          <w:p w14:paraId="0836949D" w14:textId="75C31378" w:rsidR="00E21D47" w:rsidRDefault="00E21D47" w:rsidP="00717C95">
            <w:r>
              <w:t>First Nations</w:t>
            </w:r>
          </w:p>
        </w:tc>
        <w:tc>
          <w:tcPr>
            <w:tcW w:w="1443" w:type="dxa"/>
          </w:tcPr>
          <w:p w14:paraId="30F0075B" w14:textId="3BA6CF3E" w:rsidR="00E21D47" w:rsidRDefault="00E21D47" w:rsidP="00FC4CE9">
            <w:pPr>
              <w:jc w:val="center"/>
            </w:pPr>
            <w:r>
              <w:t>2.01</w:t>
            </w:r>
            <w:r w:rsidR="001003A8">
              <w:t xml:space="preserve"> minus </w:t>
            </w:r>
            <w:r w:rsidR="006B35D4">
              <w:t xml:space="preserve">Lower Basin </w:t>
            </w:r>
            <w:r w:rsidR="001003A8">
              <w:t>carriage loss</w:t>
            </w:r>
          </w:p>
        </w:tc>
        <w:tc>
          <w:tcPr>
            <w:tcW w:w="3867" w:type="dxa"/>
          </w:tcPr>
          <w:p w14:paraId="0356EA01" w14:textId="75B269CA" w:rsidR="00E21D47" w:rsidRDefault="00E21D47" w:rsidP="00717C95">
            <w:r>
              <w:t xml:space="preserve">Rights of </w:t>
            </w:r>
            <w:r w:rsidRPr="00E21D47">
              <w:t>1</w:t>
            </w:r>
            <w:r>
              <w:t>.</w:t>
            </w:r>
            <w:r w:rsidRPr="00E21D47">
              <w:t>06</w:t>
            </w:r>
            <w:r>
              <w:t xml:space="preserve"> and 0.952 </w:t>
            </w:r>
            <w:proofErr w:type="spellStart"/>
            <w:r w:rsidR="001003A8">
              <w:t>maf</w:t>
            </w:r>
            <w:proofErr w:type="spellEnd"/>
            <w:r w:rsidR="001003A8">
              <w:t xml:space="preserve"> </w:t>
            </w:r>
            <w:r>
              <w:t>in the Upper and Lower Basins. Excludes claimed amounts.</w:t>
            </w:r>
            <w:r w:rsidR="001003A8">
              <w:t xml:space="preserve"> </w:t>
            </w:r>
            <w:r w:rsidR="006B35D4">
              <w:t>Lower Basin c</w:t>
            </w:r>
            <w:r w:rsidR="001003A8">
              <w:t xml:space="preserve">arriage loss </w:t>
            </w:r>
            <w:r w:rsidR="006B35D4">
              <w:t>is</w:t>
            </w:r>
            <w:r w:rsidR="001003A8">
              <w:t xml:space="preserve"> share of Havasu/Parker Evaporation and ET in the Lower Basin (0.95/8.7 = 11%).</w:t>
            </w:r>
          </w:p>
        </w:tc>
        <w:tc>
          <w:tcPr>
            <w:tcW w:w="2425" w:type="dxa"/>
          </w:tcPr>
          <w:p w14:paraId="385BE7D4" w14:textId="1D56F0AE" w:rsidR="00E21D47" w:rsidRDefault="00E21D47" w:rsidP="00717C95">
            <w:r>
              <w:t xml:space="preserve">Tribal Water Study </w:t>
            </w:r>
            <w:r w:rsidR="003811F6">
              <w:fldChar w:fldCharType="begin"/>
            </w:r>
            <w:r w:rsidR="003811F6">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811F6">
              <w:fldChar w:fldCharType="separate"/>
            </w:r>
            <w:r w:rsidR="003811F6">
              <w:rPr>
                <w:noProof/>
              </w:rPr>
              <w:t>(Ten Tribes Partnership, 2018)</w:t>
            </w:r>
            <w:r w:rsidR="003811F6">
              <w:fldChar w:fldCharType="end"/>
            </w:r>
            <w:r>
              <w:t>.</w:t>
            </w:r>
          </w:p>
        </w:tc>
      </w:tr>
      <w:tr w:rsidR="00717C95" w14:paraId="0F403D63" w14:textId="77777777" w:rsidTr="001003A8">
        <w:tc>
          <w:tcPr>
            <w:tcW w:w="1615" w:type="dxa"/>
          </w:tcPr>
          <w:p w14:paraId="680C3B7C" w14:textId="01E7BF0F" w:rsidR="00717C95" w:rsidRDefault="00717C95" w:rsidP="00717C95">
            <w:r>
              <w:t>Lower Basin</w:t>
            </w:r>
          </w:p>
        </w:tc>
        <w:tc>
          <w:tcPr>
            <w:tcW w:w="1443" w:type="dxa"/>
          </w:tcPr>
          <w:p w14:paraId="3852FD0F" w14:textId="3854C252" w:rsidR="00717C95" w:rsidRDefault="001003A8" w:rsidP="00FC4CE9">
            <w:pPr>
              <w:jc w:val="center"/>
            </w:pPr>
            <w:r>
              <w:t>7.5 minus 0.95 minus carriage loss</w:t>
            </w:r>
          </w:p>
        </w:tc>
        <w:tc>
          <w:tcPr>
            <w:tcW w:w="3867" w:type="dxa"/>
          </w:tcPr>
          <w:p w14:paraId="62C2E956" w14:textId="18974974" w:rsidR="00717C95" w:rsidRDefault="006B35D4" w:rsidP="00717C95">
            <w:r>
              <w:t xml:space="preserve">Quantified rights of 7.5 </w:t>
            </w:r>
            <w:proofErr w:type="spellStart"/>
            <w:r>
              <w:t>maf</w:t>
            </w:r>
            <w:proofErr w:type="spellEnd"/>
            <w:r>
              <w:t xml:space="preserve"> minus rights of First Nations in the Lower Basin minus share of Havasu/Parker Evaporation and ET ([7.5 – 0.95]/8.7 = 75.3%).</w:t>
            </w:r>
          </w:p>
        </w:tc>
        <w:tc>
          <w:tcPr>
            <w:tcW w:w="2425" w:type="dxa"/>
          </w:tcPr>
          <w:p w14:paraId="6A7E6D9E" w14:textId="708A502E" w:rsidR="00717C95" w:rsidRDefault="00FC4CE9" w:rsidP="00717C95">
            <w:r>
              <w:t>1922 Compact Article III(d)</w:t>
            </w:r>
          </w:p>
        </w:tc>
      </w:tr>
      <w:tr w:rsidR="00717C95" w14:paraId="0C9BAC32" w14:textId="77777777" w:rsidTr="001003A8">
        <w:tc>
          <w:tcPr>
            <w:tcW w:w="1615" w:type="dxa"/>
          </w:tcPr>
          <w:p w14:paraId="7D4323F3" w14:textId="06DCEF7E" w:rsidR="00717C95" w:rsidRDefault="00717C95" w:rsidP="00717C95">
            <w:r>
              <w:t>Upper Basin</w:t>
            </w:r>
          </w:p>
        </w:tc>
        <w:tc>
          <w:tcPr>
            <w:tcW w:w="1443" w:type="dxa"/>
          </w:tcPr>
          <w:p w14:paraId="13C7242E" w14:textId="511C6537" w:rsidR="00717C95" w:rsidRDefault="006B35D4" w:rsidP="00FC4CE9">
            <w:pPr>
              <w:jc w:val="center"/>
            </w:pPr>
            <w:r>
              <w:t xml:space="preserve">1.9 + </w:t>
            </w:r>
            <w:r w:rsidR="00FC4CE9">
              <w:t>Remain</w:t>
            </w:r>
          </w:p>
        </w:tc>
        <w:tc>
          <w:tcPr>
            <w:tcW w:w="3867" w:type="dxa"/>
          </w:tcPr>
          <w:p w14:paraId="59C3B8C6" w14:textId="155B8737" w:rsidR="00717C95" w:rsidRDefault="006B35D4" w:rsidP="00717C95">
            <w:r>
              <w:t>Pre-compact rights plus any remaining Lake Powell natural flow</w:t>
            </w:r>
            <w:r w:rsidR="000B1D40">
              <w:t>.</w:t>
            </w:r>
            <w:r>
              <w:t xml:space="preserve"> </w:t>
            </w:r>
          </w:p>
        </w:tc>
        <w:tc>
          <w:tcPr>
            <w:tcW w:w="2425" w:type="dxa"/>
          </w:tcPr>
          <w:p w14:paraId="44946962" w14:textId="4309F90F" w:rsidR="00717C95" w:rsidRDefault="002D0B09" w:rsidP="00717C95">
            <w:r>
              <w:t>1922 Compact Article III(d)</w:t>
            </w:r>
          </w:p>
        </w:tc>
      </w:tr>
      <w:bookmarkEnd w:id="16"/>
    </w:tbl>
    <w:p w14:paraId="4CF7FAEE" w14:textId="621E38AD" w:rsidR="00717C95" w:rsidRDefault="00717C95" w:rsidP="00717C95"/>
    <w:p w14:paraId="06EE4D55" w14:textId="072CA80C" w:rsidR="000B1D40" w:rsidRDefault="000B1D40" w:rsidP="000B1D40">
      <w:pPr>
        <w:rPr>
          <w:b/>
          <w:bCs/>
        </w:rPr>
      </w:pPr>
      <w:r>
        <w:lastRenderedPageBreak/>
        <w:t>The volumes in Table 6 draw from the inflow sources in different amounts (Table 7). I expect it easier to assign each year’s inflow than negotiate ever larger mandatory conservation targets.</w:t>
      </w:r>
    </w:p>
    <w:p w14:paraId="1FC17F9E" w14:textId="583A0D3B" w:rsidR="00832551" w:rsidRDefault="005B68F2" w:rsidP="000B1D40">
      <w:pPr>
        <w:pStyle w:val="TableTitle"/>
      </w:pPr>
      <w:r>
        <w:t xml:space="preserve">Table </w:t>
      </w:r>
      <w:r w:rsidR="000B1D40">
        <w:t>7</w:t>
      </w:r>
      <w:r w:rsidR="00832551">
        <w:t xml:space="preserve">. </w:t>
      </w:r>
      <w:r w:rsidR="00FB6DBA">
        <w:t>Assign inflow sources to parties</w:t>
      </w:r>
    </w:p>
    <w:tbl>
      <w:tblPr>
        <w:tblStyle w:val="TableGrid"/>
        <w:tblW w:w="0" w:type="auto"/>
        <w:tblLook w:val="04A0" w:firstRow="1" w:lastRow="0" w:firstColumn="1" w:lastColumn="0" w:noHBand="0" w:noVBand="1"/>
      </w:tblPr>
      <w:tblGrid>
        <w:gridCol w:w="1975"/>
        <w:gridCol w:w="2070"/>
        <w:gridCol w:w="1983"/>
      </w:tblGrid>
      <w:tr w:rsidR="000B1D40" w:rsidRPr="00717C95" w14:paraId="24956C47" w14:textId="239E79C2" w:rsidTr="00D06B3A">
        <w:tc>
          <w:tcPr>
            <w:tcW w:w="1975" w:type="dxa"/>
            <w:shd w:val="clear" w:color="auto" w:fill="DEEAF6" w:themeFill="accent5" w:themeFillTint="33"/>
          </w:tcPr>
          <w:p w14:paraId="3260E80E" w14:textId="77777777" w:rsidR="000B1D40" w:rsidRPr="00717C95" w:rsidRDefault="000B1D40" w:rsidP="00832551">
            <w:pPr>
              <w:rPr>
                <w:b/>
                <w:bCs/>
              </w:rPr>
            </w:pPr>
            <w:r w:rsidRPr="00717C95">
              <w:rPr>
                <w:b/>
                <w:bCs/>
              </w:rPr>
              <w:t>Party</w:t>
            </w:r>
          </w:p>
        </w:tc>
        <w:tc>
          <w:tcPr>
            <w:tcW w:w="2070" w:type="dxa"/>
            <w:shd w:val="clear" w:color="auto" w:fill="DEEAF6" w:themeFill="accent5" w:themeFillTint="33"/>
          </w:tcPr>
          <w:p w14:paraId="59E83C42" w14:textId="3A4767C5" w:rsidR="000B1D40" w:rsidRPr="00717C95" w:rsidRDefault="000B1D40" w:rsidP="00FB6DBA">
            <w:pPr>
              <w:jc w:val="center"/>
              <w:rPr>
                <w:b/>
                <w:bCs/>
              </w:rPr>
            </w:pPr>
            <w:r>
              <w:rPr>
                <w:b/>
                <w:bCs/>
              </w:rPr>
              <w:t>Lake Powell Natural Flow</w:t>
            </w:r>
          </w:p>
        </w:tc>
        <w:tc>
          <w:tcPr>
            <w:tcW w:w="1983" w:type="dxa"/>
            <w:shd w:val="clear" w:color="auto" w:fill="DEEAF6" w:themeFill="accent5" w:themeFillTint="33"/>
          </w:tcPr>
          <w:p w14:paraId="3D5C9A3A" w14:textId="49A9D524" w:rsidR="000B1D40" w:rsidRPr="00717C95" w:rsidRDefault="000B1D40" w:rsidP="00FB6DBA">
            <w:pPr>
              <w:jc w:val="center"/>
              <w:rPr>
                <w:b/>
                <w:bCs/>
              </w:rPr>
            </w:pPr>
            <w:r>
              <w:rPr>
                <w:b/>
                <w:bCs/>
              </w:rPr>
              <w:t>Grand Canyon Intervening + Mead to Imperial</w:t>
            </w:r>
          </w:p>
        </w:tc>
      </w:tr>
      <w:tr w:rsidR="000B1D40" w:rsidRPr="00717C95" w14:paraId="4A2BAF7B" w14:textId="6B804740" w:rsidTr="00D06B3A">
        <w:tc>
          <w:tcPr>
            <w:tcW w:w="1975" w:type="dxa"/>
          </w:tcPr>
          <w:p w14:paraId="1367A508" w14:textId="77777777" w:rsidR="000B1D40" w:rsidRDefault="000B1D40" w:rsidP="00832551">
            <w:r>
              <w:t>Shared, Reserve</w:t>
            </w:r>
          </w:p>
        </w:tc>
        <w:tc>
          <w:tcPr>
            <w:tcW w:w="2070" w:type="dxa"/>
          </w:tcPr>
          <w:p w14:paraId="5A8C2723" w14:textId="26C71DAE" w:rsidR="000B1D40" w:rsidRDefault="000B1D40" w:rsidP="00FB6DBA">
            <w:pPr>
              <w:jc w:val="center"/>
            </w:pPr>
            <w:r>
              <w:t>50%</w:t>
            </w:r>
          </w:p>
        </w:tc>
        <w:tc>
          <w:tcPr>
            <w:tcW w:w="1983" w:type="dxa"/>
          </w:tcPr>
          <w:p w14:paraId="4DC64401" w14:textId="4BFBCBEB" w:rsidR="000B1D40" w:rsidRPr="00FB6DBA" w:rsidRDefault="000B1D40" w:rsidP="00FB6DBA">
            <w:pPr>
              <w:jc w:val="center"/>
            </w:pPr>
            <w:r w:rsidRPr="00FB6DBA">
              <w:t>50%</w:t>
            </w:r>
          </w:p>
        </w:tc>
      </w:tr>
      <w:tr w:rsidR="000B1D40" w14:paraId="7E558209" w14:textId="5CEC26FE" w:rsidTr="00D06B3A">
        <w:tc>
          <w:tcPr>
            <w:tcW w:w="1975" w:type="dxa"/>
          </w:tcPr>
          <w:p w14:paraId="08F7E8B7" w14:textId="77777777" w:rsidR="000B1D40" w:rsidRDefault="000B1D40" w:rsidP="00832551">
            <w:r>
              <w:t>Colorado River Delta</w:t>
            </w:r>
          </w:p>
        </w:tc>
        <w:tc>
          <w:tcPr>
            <w:tcW w:w="2070" w:type="dxa"/>
          </w:tcPr>
          <w:p w14:paraId="14E4A3D8" w14:textId="720B28B0" w:rsidR="000B1D40" w:rsidRDefault="000B1D40" w:rsidP="00FB6DBA">
            <w:pPr>
              <w:jc w:val="center"/>
            </w:pPr>
            <w:r>
              <w:t>50%</w:t>
            </w:r>
          </w:p>
        </w:tc>
        <w:tc>
          <w:tcPr>
            <w:tcW w:w="1983" w:type="dxa"/>
          </w:tcPr>
          <w:p w14:paraId="226E58E8" w14:textId="7CCA00DB" w:rsidR="000B1D40" w:rsidRDefault="000B1D40" w:rsidP="00FB6DBA">
            <w:pPr>
              <w:jc w:val="center"/>
            </w:pPr>
            <w:r>
              <w:t>50%</w:t>
            </w:r>
          </w:p>
        </w:tc>
      </w:tr>
      <w:tr w:rsidR="000B1D40" w14:paraId="5073492F" w14:textId="36EE723A" w:rsidTr="00D06B3A">
        <w:tc>
          <w:tcPr>
            <w:tcW w:w="1975" w:type="dxa"/>
          </w:tcPr>
          <w:p w14:paraId="316A9798" w14:textId="77777777" w:rsidR="000B1D40" w:rsidRDefault="000B1D40" w:rsidP="00832551">
            <w:r>
              <w:t>Mexico</w:t>
            </w:r>
          </w:p>
        </w:tc>
        <w:tc>
          <w:tcPr>
            <w:tcW w:w="2070" w:type="dxa"/>
          </w:tcPr>
          <w:p w14:paraId="66D02B9A" w14:textId="7500289A" w:rsidR="000B1D40" w:rsidRDefault="000B1D40" w:rsidP="00FB6DBA">
            <w:pPr>
              <w:jc w:val="center"/>
            </w:pPr>
            <w:r>
              <w:t>50%</w:t>
            </w:r>
          </w:p>
        </w:tc>
        <w:tc>
          <w:tcPr>
            <w:tcW w:w="1983" w:type="dxa"/>
          </w:tcPr>
          <w:p w14:paraId="5B25B3E5" w14:textId="1A917CAD" w:rsidR="000B1D40" w:rsidRDefault="000B1D40" w:rsidP="00FB6DBA">
            <w:pPr>
              <w:jc w:val="center"/>
            </w:pPr>
            <w:r>
              <w:t>50%</w:t>
            </w:r>
          </w:p>
        </w:tc>
      </w:tr>
      <w:tr w:rsidR="000B1D40" w14:paraId="3A2ABC6F" w14:textId="5EA6B764" w:rsidTr="00D06B3A">
        <w:tc>
          <w:tcPr>
            <w:tcW w:w="1975" w:type="dxa"/>
          </w:tcPr>
          <w:p w14:paraId="71CB669D" w14:textId="77777777" w:rsidR="000B1D40" w:rsidRDefault="000B1D40" w:rsidP="00832551">
            <w:r>
              <w:t>First Nations</w:t>
            </w:r>
          </w:p>
        </w:tc>
        <w:tc>
          <w:tcPr>
            <w:tcW w:w="2070" w:type="dxa"/>
          </w:tcPr>
          <w:p w14:paraId="7F38448F" w14:textId="2A6F3DD0" w:rsidR="000B1D40" w:rsidRDefault="000B1D40" w:rsidP="00FB6DBA">
            <w:pPr>
              <w:jc w:val="center"/>
            </w:pPr>
            <w:r>
              <w:t xml:space="preserve">1.06 </w:t>
            </w:r>
            <w:proofErr w:type="spellStart"/>
            <w:r>
              <w:t>maf</w:t>
            </w:r>
            <w:proofErr w:type="spellEnd"/>
          </w:p>
        </w:tc>
        <w:tc>
          <w:tcPr>
            <w:tcW w:w="1983" w:type="dxa"/>
          </w:tcPr>
          <w:p w14:paraId="2CAB13FE" w14:textId="4366F722" w:rsidR="000B1D40" w:rsidRDefault="000B1D40" w:rsidP="00FB6DBA">
            <w:pPr>
              <w:jc w:val="center"/>
            </w:pPr>
            <w:r>
              <w:t xml:space="preserve">0.95 </w:t>
            </w:r>
            <w:proofErr w:type="spellStart"/>
            <w:r>
              <w:t>maf</w:t>
            </w:r>
            <w:proofErr w:type="spellEnd"/>
          </w:p>
        </w:tc>
      </w:tr>
      <w:tr w:rsidR="000B1D40" w14:paraId="6986C5CE" w14:textId="77777777" w:rsidTr="00D06B3A">
        <w:tc>
          <w:tcPr>
            <w:tcW w:w="1975" w:type="dxa"/>
          </w:tcPr>
          <w:p w14:paraId="48C1EE05" w14:textId="6AA6937F" w:rsidR="000B1D40" w:rsidRDefault="000B1D40" w:rsidP="00832551">
            <w:r>
              <w:t>Upper Basin (pre-1922 rights)</w:t>
            </w:r>
          </w:p>
        </w:tc>
        <w:tc>
          <w:tcPr>
            <w:tcW w:w="2070" w:type="dxa"/>
          </w:tcPr>
          <w:p w14:paraId="52D5083D" w14:textId="0AE3DD2A" w:rsidR="000B1D40" w:rsidRDefault="000B1D40" w:rsidP="00FB6DBA">
            <w:pPr>
              <w:jc w:val="center"/>
            </w:pPr>
            <w:r>
              <w:t>min(1.9, Remain)</w:t>
            </w:r>
          </w:p>
        </w:tc>
        <w:tc>
          <w:tcPr>
            <w:tcW w:w="1983" w:type="dxa"/>
          </w:tcPr>
          <w:p w14:paraId="51A9DE81" w14:textId="6DC8F99F" w:rsidR="000B1D40" w:rsidRDefault="000B1D40" w:rsidP="00FB6DBA">
            <w:pPr>
              <w:jc w:val="center"/>
            </w:pPr>
            <w:r>
              <w:t>--</w:t>
            </w:r>
          </w:p>
        </w:tc>
      </w:tr>
      <w:tr w:rsidR="000B1D40" w14:paraId="1906B6AD" w14:textId="08478A04" w:rsidTr="00D06B3A">
        <w:tc>
          <w:tcPr>
            <w:tcW w:w="1975" w:type="dxa"/>
          </w:tcPr>
          <w:p w14:paraId="148BBAE7" w14:textId="77777777" w:rsidR="000B1D40" w:rsidRDefault="000B1D40" w:rsidP="00832551">
            <w:r>
              <w:t>Lower Basin</w:t>
            </w:r>
          </w:p>
        </w:tc>
        <w:tc>
          <w:tcPr>
            <w:tcW w:w="2070" w:type="dxa"/>
          </w:tcPr>
          <w:p w14:paraId="15028135" w14:textId="343CDA4D" w:rsidR="000B1D40" w:rsidRDefault="000B1D40" w:rsidP="00FB6DBA">
            <w:pPr>
              <w:jc w:val="center"/>
            </w:pPr>
            <w:r>
              <w:t>min(5.8, Remain)</w:t>
            </w:r>
          </w:p>
        </w:tc>
        <w:tc>
          <w:tcPr>
            <w:tcW w:w="1983" w:type="dxa"/>
          </w:tcPr>
          <w:p w14:paraId="1C238089" w14:textId="59BDA530" w:rsidR="000B1D40" w:rsidRDefault="000B1D40" w:rsidP="00FB6DBA">
            <w:pPr>
              <w:jc w:val="center"/>
            </w:pPr>
            <w:r>
              <w:t>Remain</w:t>
            </w:r>
          </w:p>
        </w:tc>
      </w:tr>
      <w:tr w:rsidR="000B1D40" w14:paraId="7D8DA108" w14:textId="30742576" w:rsidTr="00D06B3A">
        <w:tc>
          <w:tcPr>
            <w:tcW w:w="1975" w:type="dxa"/>
          </w:tcPr>
          <w:p w14:paraId="319AD973" w14:textId="27945F01" w:rsidR="000B1D40" w:rsidRDefault="000B1D40" w:rsidP="00832551">
            <w:r>
              <w:t>Upper Basin (post 1922)</w:t>
            </w:r>
          </w:p>
        </w:tc>
        <w:tc>
          <w:tcPr>
            <w:tcW w:w="2070" w:type="dxa"/>
          </w:tcPr>
          <w:p w14:paraId="1555FF77" w14:textId="452726D1" w:rsidR="000B1D40" w:rsidRDefault="000B1D40" w:rsidP="00FB6DBA">
            <w:pPr>
              <w:jc w:val="center"/>
            </w:pPr>
            <w:r>
              <w:t>Remain</w:t>
            </w:r>
          </w:p>
        </w:tc>
        <w:tc>
          <w:tcPr>
            <w:tcW w:w="1983" w:type="dxa"/>
          </w:tcPr>
          <w:p w14:paraId="1F3634A0" w14:textId="3515D659" w:rsidR="000B1D40" w:rsidRDefault="000B1D40" w:rsidP="00FB6DBA">
            <w:pPr>
              <w:jc w:val="center"/>
            </w:pPr>
            <w:r>
              <w:t>--</w:t>
            </w:r>
          </w:p>
        </w:tc>
      </w:tr>
      <w:tr w:rsidR="000B1D40" w14:paraId="1E80A28B" w14:textId="77777777" w:rsidTr="00D06B3A">
        <w:tc>
          <w:tcPr>
            <w:tcW w:w="1975" w:type="dxa"/>
          </w:tcPr>
          <w:p w14:paraId="4673F46E" w14:textId="6BD409F7" w:rsidR="000B1D40" w:rsidRDefault="000B1D40" w:rsidP="00832551">
            <w:r>
              <w:t>Havasu/Parker Evap. and ET</w:t>
            </w:r>
          </w:p>
        </w:tc>
        <w:tc>
          <w:tcPr>
            <w:tcW w:w="2070" w:type="dxa"/>
          </w:tcPr>
          <w:p w14:paraId="6974ED36" w14:textId="2C89CB6E" w:rsidR="000B1D40" w:rsidRDefault="006540CF" w:rsidP="00FB6DBA">
            <w:pPr>
              <w:jc w:val="center"/>
            </w:pPr>
            <w:r>
              <w:t>--</w:t>
            </w:r>
          </w:p>
        </w:tc>
        <w:tc>
          <w:tcPr>
            <w:tcW w:w="1983" w:type="dxa"/>
          </w:tcPr>
          <w:p w14:paraId="45BD14DF" w14:textId="381A013D" w:rsidR="000B1D40" w:rsidRDefault="000B1D40" w:rsidP="00FB6DBA">
            <w:pPr>
              <w:jc w:val="center"/>
            </w:pPr>
            <w:r>
              <w:t>100%</w:t>
            </w:r>
          </w:p>
        </w:tc>
      </w:tr>
    </w:tbl>
    <w:p w14:paraId="59991739" w14:textId="77777777" w:rsidR="000B1D40" w:rsidRDefault="000B1D40" w:rsidP="000B1D40"/>
    <w:p w14:paraId="167E3A0E" w14:textId="36131567" w:rsidR="00832551" w:rsidRDefault="000B1D40" w:rsidP="000B1D40">
      <w:r>
        <w:t xml:space="preserve">The volumes in Table 6 differ from the customary accounting of first 8.23 </w:t>
      </w:r>
      <w:proofErr w:type="spellStart"/>
      <w:r>
        <w:t>maf</w:t>
      </w:r>
      <w:proofErr w:type="spellEnd"/>
      <w:r>
        <w:t xml:space="preserve"> of Lake Powell Natural flow to Lower Basin plus Mexico and remaining amount to the Upper Basin. The difference arises because:</w:t>
      </w:r>
    </w:p>
    <w:p w14:paraId="1528D43B" w14:textId="671BF60B" w:rsidR="000B1D40" w:rsidRDefault="000B1D40" w:rsidP="000B1D40">
      <w:pPr>
        <w:pStyle w:val="ListParagraph"/>
        <w:numPr>
          <w:ilvl w:val="0"/>
          <w:numId w:val="44"/>
        </w:numPr>
      </w:pPr>
      <w:r>
        <w:t>Mexico, First Nations, Colorado River Delta, and Havasu/Parker evaporation and evapotranspiration are accounted for separately in Flex accounting.</w:t>
      </w:r>
    </w:p>
    <w:p w14:paraId="58AE3E95" w14:textId="47ED5963" w:rsidR="000A3DBA" w:rsidRDefault="000A3DBA" w:rsidP="000B1D40">
      <w:pPr>
        <w:pStyle w:val="ListParagraph"/>
        <w:numPr>
          <w:ilvl w:val="0"/>
          <w:numId w:val="44"/>
        </w:numPr>
      </w:pPr>
      <w:r>
        <w:t>Mexico’s amount is reduced by conservation under Minutes 319 and 323.</w:t>
      </w:r>
    </w:p>
    <w:p w14:paraId="39DBECA4" w14:textId="55D9FF61" w:rsidR="000B1D40" w:rsidRDefault="000B1D40" w:rsidP="000B1D40">
      <w:pPr>
        <w:pStyle w:val="ListParagraph"/>
        <w:numPr>
          <w:ilvl w:val="0"/>
          <w:numId w:val="44"/>
        </w:numPr>
      </w:pPr>
      <w:r>
        <w:t xml:space="preserve">The Shared, Reserve </w:t>
      </w:r>
      <w:r w:rsidR="000A3DBA">
        <w:t xml:space="preserve">account is charged a share of the combined </w:t>
      </w:r>
      <w:r>
        <w:t>reservoir evaporation.</w:t>
      </w:r>
    </w:p>
    <w:p w14:paraId="418AD292" w14:textId="51CC5416" w:rsidR="000B1D40" w:rsidRDefault="000B1D40" w:rsidP="000B1D40">
      <w:pPr>
        <w:pStyle w:val="ListParagraph"/>
        <w:numPr>
          <w:ilvl w:val="0"/>
          <w:numId w:val="44"/>
        </w:numPr>
      </w:pPr>
      <w:r>
        <w:t xml:space="preserve">Lower Basin, Mexico, and First Nations in the Lower Basin are charged carriage loss </w:t>
      </w:r>
      <w:r w:rsidR="000A3DBA">
        <w:t>(Havasu/Parker evaporation and evapotranspiration).</w:t>
      </w:r>
    </w:p>
    <w:p w14:paraId="7D81133E" w14:textId="16F8C1E2" w:rsidR="000A3DBA" w:rsidRDefault="000A3DBA" w:rsidP="000B1D40">
      <w:pPr>
        <w:pStyle w:val="ListParagraph"/>
        <w:numPr>
          <w:ilvl w:val="0"/>
          <w:numId w:val="44"/>
        </w:numPr>
      </w:pPr>
      <w:r>
        <w:t>1922 Pre-Compact Upper Basin water rights are given priority over the Lower Basin.</w:t>
      </w:r>
    </w:p>
    <w:p w14:paraId="6032A8BB" w14:textId="1F7A8F25" w:rsidR="000530F3" w:rsidRDefault="000530F3" w:rsidP="000530F3">
      <w:r>
        <w:t xml:space="preserve">The present configuration is valid </w:t>
      </w:r>
      <w:r w:rsidR="00622D57">
        <w:t>for</w:t>
      </w:r>
      <w:r>
        <w:t xml:space="preserve"> Lake Powell Natural flows </w:t>
      </w:r>
      <w:r w:rsidR="00622D57">
        <w:t>down to</w:t>
      </w:r>
      <w:r>
        <w:t xml:space="preserve"> 3.7 </w:t>
      </w:r>
      <w:proofErr w:type="spellStart"/>
      <w:r>
        <w:t>maf</w:t>
      </w:r>
      <w:proofErr w:type="spellEnd"/>
      <w:r>
        <w:t xml:space="preserve"> per year. Below that value, I am unclear whether to </w:t>
      </w:r>
      <w:r w:rsidR="0045459E">
        <w:t>assign natural flow to</w:t>
      </w:r>
      <w:r>
        <w:t xml:space="preserve"> First Nations</w:t>
      </w:r>
      <w:r w:rsidR="0045459E">
        <w:t xml:space="preserve"> or Mexico first or to share the assignment.</w:t>
      </w:r>
    </w:p>
    <w:p w14:paraId="01317B8C" w14:textId="77777777" w:rsidR="000530F3" w:rsidRPr="000B1D40" w:rsidRDefault="000530F3" w:rsidP="000530F3"/>
    <w:p w14:paraId="147DF572" w14:textId="0320C656" w:rsidR="001C266A" w:rsidRDefault="002763F7" w:rsidP="004D05B7">
      <w:pPr>
        <w:pStyle w:val="Heading1"/>
      </w:pPr>
      <w:r>
        <w:lastRenderedPageBreak/>
        <w:t xml:space="preserve">Step 5. </w:t>
      </w:r>
      <w:r w:rsidR="00BE0419">
        <w:t>Player Dashboards – Conserve, Consume, and Trade</w:t>
      </w:r>
    </w:p>
    <w:p w14:paraId="5D266053" w14:textId="4ED8407A"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w:t>
      </w:r>
      <w:r w:rsidR="0077198F">
        <w:t>Figure 7</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62CEF832" w:rsidR="004C30DE" w:rsidRPr="002763F7" w:rsidRDefault="0077198F" w:rsidP="002763F7">
      <w:pPr>
        <w:rPr>
          <w:b/>
          <w:bCs/>
        </w:rPr>
      </w:pPr>
      <w:r>
        <w:rPr>
          <w:b/>
          <w:bCs/>
        </w:rPr>
        <w:t>Figure 7</w:t>
      </w:r>
      <w:r w:rsidR="002763F7">
        <w:rPr>
          <w:b/>
          <w:bCs/>
        </w:rPr>
        <w:t xml:space="preserve">.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75E6445A"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from other player(s)</w:t>
      </w:r>
    </w:p>
    <w:p w14:paraId="37E5464C" w14:textId="22E03F90" w:rsidR="00023A42" w:rsidRDefault="00023A42" w:rsidP="00023A42">
      <w:r>
        <w:t xml:space="preserve">Enter buy amounts as positive (+) and sell amounts negative (-). These are additions and subtractions to the party’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50447C9" w:rsidR="00023A42" w:rsidRPr="00023A42" w:rsidRDefault="00023A42" w:rsidP="00023A42">
      <w:r>
        <w:t xml:space="preserve">When a buying party requires </w:t>
      </w:r>
      <w:r w:rsidR="0090414F">
        <w:t>a</w:t>
      </w:r>
      <w:r>
        <w:t xml:space="preserve"> selling party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C8337D">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C8337D">
        <w:rPr>
          <w:noProof/>
        </w:rPr>
        <w:t>(Rosenberg, 2021e)</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7DF9DA9B" w:rsidR="00023A42" w:rsidRDefault="00023A42" w:rsidP="00023A42">
      <w:r>
        <w:t xml:space="preserve">Enter compensation – payments for buying, receipts for sales – in $ millions. Enter as a formula. Multiple the sale price in $/acre-foot by the buy or sell volume in </w:t>
      </w:r>
      <w:proofErr w:type="spellStart"/>
      <w:r>
        <w:t>maf</w:t>
      </w:r>
      <w:proofErr w:type="spellEnd"/>
      <w:r>
        <w:t xml:space="preserve">. </w:t>
      </w:r>
      <w:r w:rsidR="001003A8">
        <w:t>Table 8</w:t>
      </w:r>
      <w:r>
        <w:t xml:space="preserve"> shows rough Colorado River water prices.</w:t>
      </w:r>
      <w:r w:rsidR="00FB16C1">
        <w:t xml:space="preserve"> Table 9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A3828B4" w:rsidR="00023A42" w:rsidRDefault="00023A42" w:rsidP="00023A42">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the compensation formula is:</w:t>
      </w:r>
    </w:p>
    <w:p w14:paraId="1D43D98C" w14:textId="77BCD8CA" w:rsidR="00023A42" w:rsidRDefault="00023A42" w:rsidP="00023A42">
      <w:pPr>
        <w:jc w:val="center"/>
      </w:pPr>
      <w:r>
        <w:t>Compensation = (0.5)(500) + (0.2)(1,200) = $850 million.</w:t>
      </w:r>
    </w:p>
    <w:p w14:paraId="4CCF8BE3" w14:textId="07C929AC"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Table 9. </w:t>
      </w:r>
    </w:p>
    <w:p w14:paraId="4EFD8BA7" w14:textId="670B3A39" w:rsidR="00023A42" w:rsidRDefault="001003A8" w:rsidP="00023A42">
      <w:pPr>
        <w:rPr>
          <w:b/>
          <w:bCs/>
        </w:rPr>
      </w:pPr>
      <w:r>
        <w:rPr>
          <w:b/>
          <w:bCs/>
        </w:rPr>
        <w:lastRenderedPageBreak/>
        <w:t>Table 8</w:t>
      </w:r>
      <w:r w:rsidR="00023A42">
        <w:rPr>
          <w:b/>
          <w:bCs/>
        </w:rPr>
        <w:t xml:space="preserve">. </w:t>
      </w:r>
      <w:r w:rsidR="00023A42" w:rsidRPr="002763F7">
        <w:rPr>
          <w:b/>
          <w:bCs/>
        </w:rPr>
        <w:t xml:space="preserve">Rough Colorado River water prices </w:t>
      </w:r>
    </w:p>
    <w:p w14:paraId="34C58409" w14:textId="19E75DD0" w:rsidR="00FE7620" w:rsidRPr="002763F7" w:rsidRDefault="0023738C" w:rsidP="00023A42">
      <w:pPr>
        <w:rPr>
          <w:b/>
          <w:bCs/>
        </w:rPr>
      </w:pPr>
      <w:r w:rsidRPr="0023738C">
        <w:rPr>
          <w:noProof/>
        </w:rPr>
        <w:drawing>
          <wp:inline distT="0" distB="0" distL="0" distR="0" wp14:anchorId="5C06B5C0" wp14:editId="275E01EB">
            <wp:extent cx="3575261" cy="1035527"/>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44911" cy="1055700"/>
                    </a:xfrm>
                    <a:prstGeom prst="rect">
                      <a:avLst/>
                    </a:prstGeom>
                  </pic:spPr>
                </pic:pic>
              </a:graphicData>
            </a:graphic>
          </wp:inline>
        </w:drawing>
      </w:r>
    </w:p>
    <w:p w14:paraId="23FC902F" w14:textId="77777777" w:rsidR="00FB16C1" w:rsidRDefault="00FB16C1" w:rsidP="00023A42">
      <w:pPr>
        <w:rPr>
          <w:b/>
          <w:bCs/>
        </w:rPr>
      </w:pPr>
    </w:p>
    <w:p w14:paraId="410C6932" w14:textId="37466E27" w:rsidR="00023A42" w:rsidRPr="00FE7620" w:rsidRDefault="00FE7620" w:rsidP="00023A42">
      <w:pPr>
        <w:rPr>
          <w:b/>
          <w:bCs/>
        </w:rPr>
      </w:pPr>
      <w:r w:rsidRPr="00FE7620">
        <w:rPr>
          <w:b/>
          <w:bCs/>
        </w:rPr>
        <w:t xml:space="preserve">Table 9. </w:t>
      </w:r>
      <w:r w:rsidR="00FB16C1">
        <w:rPr>
          <w:b/>
          <w:bCs/>
        </w:rPr>
        <w:t>Compensation</w:t>
      </w:r>
      <w:r w:rsidRPr="00FE7620">
        <w:rPr>
          <w:b/>
          <w:bCs/>
        </w:rPr>
        <w:t xml:space="preserve"> ($ million) </w:t>
      </w:r>
      <w:r w:rsidR="00FB16C1" w:rsidRPr="00FE7620">
        <w:rPr>
          <w:b/>
          <w:bCs/>
        </w:rPr>
        <w:t xml:space="preserve">at different </w:t>
      </w:r>
      <w:r w:rsidR="00FB16C1">
        <w:rPr>
          <w:b/>
          <w:bCs/>
        </w:rPr>
        <w:t xml:space="preserve">water  </w:t>
      </w:r>
      <w:r w:rsidR="00FB16C1" w:rsidRPr="00FE7620">
        <w:rPr>
          <w:b/>
          <w:bCs/>
        </w:rPr>
        <w:t>prices ($/acre-foot)</w:t>
      </w:r>
      <w:r w:rsidRPr="00FE7620">
        <w:rPr>
          <w:b/>
          <w:bCs/>
        </w:rPr>
        <w:t>to purchase different target water volumes (</w:t>
      </w:r>
      <w:proofErr w:type="spellStart"/>
      <w:r w:rsidRPr="00FE7620">
        <w:rPr>
          <w:b/>
          <w:bCs/>
        </w:rPr>
        <w:t>maf</w:t>
      </w:r>
      <w:proofErr w:type="spellEnd"/>
      <w:r w:rsidRPr="00FE7620">
        <w:rPr>
          <w:b/>
          <w:bCs/>
        </w:rPr>
        <w:t xml:space="preserve">) </w:t>
      </w:r>
    </w:p>
    <w:p w14:paraId="0221D594" w14:textId="19A93B41" w:rsidR="00FE7620" w:rsidRDefault="0023738C" w:rsidP="00023A42">
      <w:r w:rsidRPr="0023738C">
        <w:rPr>
          <w:noProof/>
        </w:rPr>
        <w:drawing>
          <wp:inline distT="0" distB="0" distL="0" distR="0" wp14:anchorId="0C52F6F2" wp14:editId="24271A05">
            <wp:extent cx="5943600" cy="117221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1172210"/>
                    </a:xfrm>
                    <a:prstGeom prst="rect">
                      <a:avLst/>
                    </a:prstGeom>
                  </pic:spPr>
                </pic:pic>
              </a:graphicData>
            </a:graphic>
          </wp:inline>
        </w:drawing>
      </w:r>
    </w:p>
    <w:p w14:paraId="4964E6C6" w14:textId="77777777" w:rsidR="00FE7620" w:rsidRDefault="00FE7620" w:rsidP="00023A42"/>
    <w:p w14:paraId="353656C7" w14:textId="32097202" w:rsidR="00023A42" w:rsidRDefault="00DB2F67" w:rsidP="00023A42">
      <w:pPr>
        <w:pStyle w:val="Heading3"/>
      </w:pPr>
      <w:r>
        <w:t xml:space="preserve">(iii) </w:t>
      </w:r>
      <w:r w:rsidR="00023A42">
        <w:t>Net Trade Volume all Players</w:t>
      </w:r>
    </w:p>
    <w:p w14:paraId="0FEC78C6" w14:textId="2DA463C1" w:rsidR="004C30DE" w:rsidRDefault="00023A42" w:rsidP="00023A42">
      <w:r>
        <w:t>Confirm the net trade volume for all players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61CFA558" w:rsidR="004C30DE" w:rsidRDefault="00023A42" w:rsidP="00023A42">
      <w:r>
        <w:t>Available water is the water available to a party to consume, conserve, or sell to another party.</w:t>
      </w:r>
      <w:r w:rsidR="00D61E65">
        <w:t xml:space="preserve"> Purchases can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7"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7"/>
    <w:p w14:paraId="04D0A8E0" w14:textId="2EA41014" w:rsidR="00D61E65" w:rsidRDefault="00DB2F67" w:rsidP="00D61E65">
      <w:pPr>
        <w:pStyle w:val="Heading3"/>
      </w:pPr>
      <w:r>
        <w:t xml:space="preserve">(v) </w:t>
      </w:r>
      <w:r w:rsidR="00D61E65">
        <w:t>Enter Withdraw within Available Water</w:t>
      </w:r>
    </w:p>
    <w:p w14:paraId="2F590E53" w14:textId="77777777" w:rsidR="00D61E65" w:rsidRDefault="00D61E65" w:rsidP="00661F39">
      <w:bookmarkStart w:id="18" w:name="_Hlk85195178"/>
      <w:r>
        <w:t>Flex account w</w:t>
      </w:r>
      <w:r w:rsidR="00661F39">
        <w:t>ithdraws</w:t>
      </w:r>
      <w:r>
        <w:t xml:space="preserve"> are a party’s </w:t>
      </w:r>
      <w:r w:rsidR="00661F39">
        <w:t>consumptive use</w:t>
      </w:r>
      <w:r>
        <w:t xml:space="preserve">. This consumptive use occurs by parties physically withdrawing from the combined Lake Powell-Lake Mead system at Hoover dam (Lower Basin, Mexico, or Delta), or diverting instream flow before that flow enters the combined system (Upper Basin). In the </w:t>
      </w:r>
      <w:proofErr w:type="spellStart"/>
      <w:r>
        <w:t>later</w:t>
      </w:r>
      <w:proofErr w:type="spellEnd"/>
      <w:r>
        <w:t xml:space="preserve"> case, the Upper Basin diverts the water and its flex account is deducted the corresponding consumptive use</w:t>
      </w:r>
      <w:r w:rsidR="00661F39">
        <w:t>.</w:t>
      </w:r>
      <w:bookmarkEnd w:id="18"/>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06874A31" w:rsidR="00661F39" w:rsidRDefault="00661F39" w:rsidP="00661F39">
      <w:r>
        <w:lastRenderedPageBreak/>
        <w:t xml:space="preserve">The withdraw cell fill will turn red when the withdraw exceeds the available water. No withdrawing more money than is in your bank account! </w:t>
      </w:r>
    </w:p>
    <w:p w14:paraId="6BFE9E64" w14:textId="219A69C3" w:rsidR="00DB2F67" w:rsidRDefault="00DB2F67" w:rsidP="00DB2F67">
      <w:pPr>
        <w:pStyle w:val="Heading3"/>
      </w:pPr>
      <w:r>
        <w:t>(vi) End of Year Balance</w:t>
      </w:r>
    </w:p>
    <w:p w14:paraId="28D8A9E8" w14:textId="0B919B72" w:rsidR="00DB2F67" w:rsidRPr="00DB2F67" w:rsidRDefault="00DB2F67" w:rsidP="00DB2F67">
      <w:r>
        <w:t>The party’s flex account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2A560F12" w:rsidR="00661F39" w:rsidRDefault="00661F39" w:rsidP="00661F39">
      <w:r>
        <w:t>The dashboard for the shared, reserve account is orange fill – all parties must agree to a purchase or sale</w:t>
      </w:r>
      <w:r w:rsidR="00A94BF4">
        <w:t xml:space="preserve"> (</w:t>
      </w:r>
      <w:r w:rsidR="0077198F">
        <w:t>Figure 8</w:t>
      </w:r>
      <w:r w:rsidR="00A94BF4">
        <w:t>)</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227050" cy="1330374"/>
                    </a:xfrm>
                    <a:prstGeom prst="rect">
                      <a:avLst/>
                    </a:prstGeom>
                    <a:ln>
                      <a:solidFill>
                        <a:schemeClr val="tx1"/>
                      </a:solidFill>
                    </a:ln>
                  </pic:spPr>
                </pic:pic>
              </a:graphicData>
            </a:graphic>
          </wp:inline>
        </w:drawing>
      </w:r>
    </w:p>
    <w:p w14:paraId="2C2F60F7" w14:textId="354AE821" w:rsidR="00A94BF4" w:rsidRPr="002763F7" w:rsidRDefault="0077198F" w:rsidP="002763F7">
      <w:pPr>
        <w:rPr>
          <w:b/>
          <w:bCs/>
        </w:rPr>
      </w:pPr>
      <w:r>
        <w:rPr>
          <w:b/>
          <w:bCs/>
        </w:rPr>
        <w:t>Figure 8</w:t>
      </w:r>
      <w:r w:rsidR="002763F7">
        <w:rPr>
          <w:b/>
          <w:bCs/>
        </w:rPr>
        <w:t xml:space="preserve">. </w:t>
      </w:r>
      <w:r w:rsidR="00A94BF4" w:rsidRPr="002763F7">
        <w:rPr>
          <w:b/>
          <w:bCs/>
        </w:rPr>
        <w:t xml:space="preserve">Shared, Reserve </w:t>
      </w:r>
      <w:r w:rsidR="006B54DE">
        <w:rPr>
          <w:b/>
          <w:bCs/>
        </w:rPr>
        <w:t>a</w:t>
      </w:r>
      <w:r w:rsidR="00A94BF4" w:rsidRPr="002763F7">
        <w:rPr>
          <w:b/>
          <w:bCs/>
        </w:rPr>
        <w:t>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1986EC72"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lastRenderedPageBreak/>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77777777" w:rsidR="001442E9"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1243878B" w:rsidR="001442E9" w:rsidRDefault="001442E9" w:rsidP="004607E8">
      <w:r>
        <w:t xml:space="preserve">The model uses the elevation-area-volume relationships for the reservoirs to calculate storage level from volume. See the left and right hand side of </w:t>
      </w:r>
      <w:r w:rsidR="0077198F">
        <w:t>Figure 10</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223776B"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77198F">
        <w:t>Figure 12</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46104D9C"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t xml:space="preserve">Natural </w:t>
      </w:r>
      <w:r w:rsidRPr="000B2A1B">
        <w:t>Inflow</w:t>
      </w:r>
      <w:r>
        <w:t>]</w:t>
      </w:r>
      <w:r w:rsidRPr="000B2A1B">
        <w:t xml:space="preserve"> </w:t>
      </w:r>
      <w:r>
        <w:t>–</w:t>
      </w:r>
      <w:r w:rsidRPr="000B2A1B">
        <w:t xml:space="preserve"> </w:t>
      </w:r>
      <w:r>
        <w:t>[</w:t>
      </w:r>
      <w:r w:rsidRPr="000B2A1B">
        <w:t>Upper Basin Consume</w:t>
      </w:r>
      <w:r>
        <w:t>]</w:t>
      </w:r>
      <w:r w:rsidRPr="000B2A1B">
        <w:t xml:space="preserve"> </w:t>
      </w:r>
      <w:r>
        <w:t>–</w:t>
      </w:r>
      <w:r w:rsidRPr="000B2A1B">
        <w:t xml:space="preserve"> </w:t>
      </w:r>
      <w:r>
        <w:t>[</w:t>
      </w:r>
      <w:r w:rsidRPr="000B2A1B">
        <w:t>Powell E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1D80153F" w:rsidR="001442E9" w:rsidRDefault="001442E9" w:rsidP="001442E9">
      <w:r>
        <w:t xml:space="preserve">The temperature of water released through the Lake Powell penstocks to generate hydropower. This data is pulled from observations of water temperature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775574B8" w:rsidR="001442E9" w:rsidRDefault="001442E9" w:rsidP="001442E9">
      <w:r>
        <w:t xml:space="preserve">As release water temperature rises, </w:t>
      </w:r>
      <w:r w:rsidR="006B54DE">
        <w:t xml:space="preserve">push the </w:t>
      </w:r>
      <w:r>
        <w:t>native</w:t>
      </w:r>
      <w:r w:rsidR="006B54DE">
        <w:t>, endangered</w:t>
      </w:r>
      <w:r>
        <w:t xml:space="preserve"> fish of the Grand Canyon </w:t>
      </w:r>
      <w:r w:rsidR="006B54DE">
        <w:t xml:space="preserve">into unchartered territory -- </w:t>
      </w:r>
      <w:r>
        <w:t xml:space="preserve">become more susceptible to competition and prey by introduced non-native fish. </w:t>
      </w:r>
      <w:r w:rsidR="006B54DE">
        <w:t xml:space="preserve">Colder releases preserve the status quo. </w:t>
      </w:r>
      <w:r w:rsidR="00FE7620">
        <w:t>Table 10</w:t>
      </w:r>
      <w:r>
        <w:t xml:space="preserve"> shows the breakpoints of temperature suitability for native fish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524065C7" w:rsidR="00CB43C9" w:rsidRDefault="00CB43C9" w:rsidP="001442E9">
      <w:r>
        <w:t xml:space="preserve">The tailwater trout are an introduced species, require colder water, and live in the Colorado River reach from Glen Canyon Dam to Lee Ferry (and possibly below). </w:t>
      </w:r>
      <w:r w:rsidR="00FE7620">
        <w:t>Table 10</w:t>
      </w:r>
      <w:r>
        <w:t xml:space="preserve"> shows the breakpoints of temperature suitability for tailwater trout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55422376" w14:textId="36637A1F" w:rsidR="0005062A" w:rsidRDefault="0005062A" w:rsidP="001442E9">
      <w:r>
        <w:t xml:space="preserve">Box 2 shows an example of the impacts of 13.8 </w:t>
      </w:r>
      <w:proofErr w:type="spellStart"/>
      <w:r>
        <w:t>maf</w:t>
      </w:r>
      <w:proofErr w:type="spellEnd"/>
      <w:r>
        <w:t xml:space="preserve"> of combined storage if assign 65% of that storage to l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058690FF"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6B54DE">
        <w:t xml:space="preserve">pushes </w:t>
      </w:r>
      <w:r w:rsidR="00A94BF4">
        <w:t xml:space="preserve">native, endangered fish of the Grand Canyon </w:t>
      </w:r>
      <w:r w:rsidR="006B54DE">
        <w:t xml:space="preserve">into unchartered territory -- </w:t>
      </w:r>
      <w:r w:rsidR="00A94BF4">
        <w:t>more susceptible to prey by non-native fish (</w:t>
      </w:r>
      <w:r w:rsidR="0077198F">
        <w:t>Figure 9</w:t>
      </w:r>
      <w:r w:rsidR="001F3229">
        <w:t>, left</w:t>
      </w:r>
      <w:r w:rsidR="00A94BF4">
        <w:t>).</w:t>
      </w:r>
      <w:r w:rsidR="006B54DE">
        <w:t xml:space="preserve"> Higher Lake Powell levels and colder water releases preserve the status quo.</w:t>
      </w:r>
      <w:r w:rsidR="00A94BF4">
        <w:t xml:space="preserve"> </w:t>
      </w:r>
      <w:r w:rsidR="00FE7620">
        <w:t>Table 10</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xml:space="preserve">; </w:t>
      </w:r>
      <w:r w:rsidR="0077198F">
        <w:t>Figure 10</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77198F">
        <w:t>Figure 10</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46"/>
        <w:gridCol w:w="4056"/>
      </w:tblGrid>
      <w:tr w:rsidR="00B43F4B" w14:paraId="55090FA8" w14:textId="77777777" w:rsidTr="00B75F79">
        <w:tc>
          <w:tcPr>
            <w:tcW w:w="4246" w:type="dxa"/>
          </w:tcPr>
          <w:p w14:paraId="1FA35D4A" w14:textId="377D8116" w:rsidR="00B43F4B" w:rsidRDefault="00B75F79" w:rsidP="00054E87">
            <w:pPr>
              <w:pStyle w:val="ListParagraph"/>
              <w:ind w:left="0"/>
              <w:rPr>
                <w:b/>
                <w:bCs/>
              </w:rPr>
            </w:pPr>
            <w:r>
              <w:rPr>
                <w:noProof/>
              </w:rPr>
              <w:lastRenderedPageBreak/>
              <w:drawing>
                <wp:inline distT="0" distB="0" distL="0" distR="0" wp14:anchorId="64CE06BA" wp14:editId="0E370A8A">
                  <wp:extent cx="2559196" cy="173202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05432" cy="1763313"/>
                          </a:xfrm>
                          <a:prstGeom prst="rect">
                            <a:avLst/>
                          </a:prstGeom>
                        </pic:spPr>
                      </pic:pic>
                    </a:graphicData>
                  </a:graphic>
                </wp:inline>
              </w:drawing>
            </w:r>
          </w:p>
        </w:tc>
        <w:tc>
          <w:tcPr>
            <w:tcW w:w="4026" w:type="dxa"/>
            <w:vAlign w:val="bottom"/>
          </w:tcPr>
          <w:p w14:paraId="593EB094" w14:textId="4F07F9B0" w:rsidR="00B43F4B" w:rsidRDefault="00B43F4B" w:rsidP="00B75F79">
            <w:pPr>
              <w:pStyle w:val="ListParagraph"/>
              <w:ind w:left="0"/>
              <w:rPr>
                <w:b/>
                <w:bCs/>
              </w:rPr>
            </w:pPr>
            <w:r>
              <w:rPr>
                <w:noProof/>
              </w:rPr>
              <w:drawing>
                <wp:inline distT="0" distB="0" distL="0" distR="0" wp14:anchorId="0002B9DF" wp14:editId="2A0AB88A">
                  <wp:extent cx="2402803" cy="1628727"/>
                  <wp:effectExtent l="19050" t="19050" r="17145" b="1016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29"/>
                          <a:stretch>
                            <a:fillRect/>
                          </a:stretch>
                        </pic:blipFill>
                        <pic:spPr>
                          <a:xfrm>
                            <a:off x="0" y="0"/>
                            <a:ext cx="2515073" cy="1704828"/>
                          </a:xfrm>
                          <a:prstGeom prst="rect">
                            <a:avLst/>
                          </a:prstGeom>
                          <a:ln>
                            <a:solidFill>
                              <a:sysClr val="windowText" lastClr="000000"/>
                            </a:solidFill>
                          </a:ln>
                        </pic:spPr>
                      </pic:pic>
                    </a:graphicData>
                  </a:graphic>
                </wp:inline>
              </w:drawing>
            </w:r>
          </w:p>
        </w:tc>
      </w:tr>
    </w:tbl>
    <w:p w14:paraId="3EB92FFC" w14:textId="29DEA0BC" w:rsidR="00054E87" w:rsidRPr="005459C0" w:rsidRDefault="0077198F" w:rsidP="005459C0">
      <w:pPr>
        <w:rPr>
          <w:b/>
          <w:bCs/>
        </w:rPr>
      </w:pPr>
      <w:r>
        <w:rPr>
          <w:b/>
          <w:bCs/>
        </w:rPr>
        <w:t>Figure 9</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054E87" w:rsidRPr="005459C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rsidR="00054E87" w:rsidRPr="005459C0">
        <w:rPr>
          <w:b/>
          <w:bCs/>
        </w:rPr>
        <w:fldChar w:fldCharType="separate"/>
      </w:r>
      <w:r w:rsidR="00054E87" w:rsidRPr="005459C0">
        <w:rPr>
          <w:b/>
          <w:bCs/>
        </w:rPr>
        <w:t>(Wheeler et al., 2021)</w:t>
      </w:r>
      <w:r w:rsidR="00054E87" w:rsidRPr="005459C0">
        <w:rPr>
          <w:b/>
          <w:bCs/>
        </w:rPr>
        <w:fldChar w:fldCharType="end"/>
      </w:r>
      <w:r w:rsidR="00054E87" w:rsidRPr="005459C0">
        <w:rPr>
          <w:b/>
          <w:bCs/>
        </w:rPr>
        <w:t>.</w:t>
      </w:r>
    </w:p>
    <w:p w14:paraId="75BA5C5B" w14:textId="54DE20E4" w:rsidR="00054E87" w:rsidRPr="005459C0" w:rsidRDefault="00FE7620" w:rsidP="005459C0">
      <w:pPr>
        <w:rPr>
          <w:b/>
          <w:bCs/>
        </w:rPr>
      </w:pPr>
      <w:r>
        <w:rPr>
          <w:b/>
          <w:bCs/>
        </w:rPr>
        <w:t>Table 10</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lastRenderedPageBreak/>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52A5E99A" w:rsidR="002012DC" w:rsidRDefault="0077198F" w:rsidP="002012DC">
      <w:pPr>
        <w:pStyle w:val="FigureTitle"/>
      </w:pPr>
      <w:r>
        <w:t>Figure 10</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1BADCD2D" w:rsidR="00A94BF4" w:rsidRDefault="00A94BF4" w:rsidP="004D05B7">
      <w:bookmarkStart w:id="19"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Lake Mead) </w:t>
      </w:r>
      <w:r>
        <w:t>where the</w:t>
      </w:r>
      <w:r w:rsidR="00BF22C2">
        <w:t xml:space="preserve"> reservoirs</w:t>
      </w:r>
      <w:r>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bookmarkEnd w:id="19"/>
    </w:p>
    <w:p w14:paraId="1E7FFF82" w14:textId="418FC8DB" w:rsidR="004D05B7" w:rsidRDefault="004D05B7" w:rsidP="004D05B7">
      <w:pPr>
        <w:pStyle w:val="Heading3"/>
      </w:pPr>
      <w:r>
        <w:t xml:space="preserve">(iii) </w:t>
      </w:r>
      <w:r w:rsidR="00BF22C2" w:rsidRPr="004D05B7">
        <w:t>Reduce evaporation loss</w:t>
      </w:r>
    </w:p>
    <w:p w14:paraId="428B5E48" w14:textId="4124B157"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77198F">
        <w:t>Figure 11</w:t>
      </w:r>
      <w:r w:rsidR="00C8736B">
        <w:t>, red numbers</w:t>
      </w:r>
      <w:r>
        <w:t xml:space="preserve">). </w:t>
      </w:r>
      <w:r w:rsidR="00C8736B">
        <w:t>These volumes are inside the margin of error of the evaporated volumes (</w:t>
      </w:r>
      <w:r w:rsidR="0077198F">
        <w:t>Figure 11</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lastRenderedPageBreak/>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165A3B19" w:rsidR="00A94BF4" w:rsidRPr="005459C0" w:rsidRDefault="0077198F" w:rsidP="005459C0">
      <w:pPr>
        <w:rPr>
          <w:b/>
          <w:bCs/>
        </w:rPr>
      </w:pPr>
      <w:r>
        <w:rPr>
          <w:b/>
          <w:bCs/>
        </w:rPr>
        <w:t>Figure 11</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55610FCB"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77198F">
        <w:t>Figure 12</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669272" cy="3735417"/>
                    </a:xfrm>
                    <a:prstGeom prst="rect">
                      <a:avLst/>
                    </a:prstGeom>
                  </pic:spPr>
                </pic:pic>
              </a:graphicData>
            </a:graphic>
          </wp:inline>
        </w:drawing>
      </w:r>
    </w:p>
    <w:p w14:paraId="18F7FC01" w14:textId="4852C4CF" w:rsidR="006E4B2B" w:rsidRPr="005459C0" w:rsidRDefault="0077198F" w:rsidP="005459C0">
      <w:pPr>
        <w:rPr>
          <w:b/>
          <w:bCs/>
        </w:rPr>
      </w:pPr>
      <w:r>
        <w:rPr>
          <w:b/>
          <w:bCs/>
        </w:rPr>
        <w:t>Figure 12</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34"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2F4C6CDB" w:rsidR="00E82B06" w:rsidRDefault="00E82B06" w:rsidP="00E82B06">
      <w:r>
        <w:t>The Colorado River basin has a long history. The parties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812DD6" w:rsidP="00E82B06">
      <w:pPr>
        <w:numPr>
          <w:ilvl w:val="0"/>
          <w:numId w:val="43"/>
        </w:numPr>
        <w:autoSpaceDE w:val="0"/>
        <w:autoSpaceDN w:val="0"/>
        <w:adjustRightInd w:val="0"/>
        <w:spacing w:after="0" w:line="240" w:lineRule="auto"/>
        <w:rPr>
          <w:rFonts w:ascii="Times-Roman" w:hAnsi="Times-Roman" w:cs="Times-Roman"/>
          <w:b/>
          <w:bCs/>
        </w:rPr>
      </w:pPr>
      <w:hyperlink r:id="rId35"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6"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7"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8"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r w:rsidRPr="001236EF">
        <w:rPr>
          <w:rFonts w:ascii="Times New Roman" w:hAnsi="Times New Roman"/>
          <w:color w:val="3333FF"/>
          <w:u w:val="single"/>
        </w:rPr>
        <w:t>https://www.usbr.gov/dcp/finaldocs.html</w:t>
      </w:r>
      <w:r w:rsidRPr="005316E2">
        <w:rPr>
          <w:rFonts w:ascii="Times New Roman" w:hAnsi="Times New Roman"/>
        </w:rPr>
        <w:t>.</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Summarize current Colorado River operations in slightly more detail than Box 1.</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54954120" w14:textId="4EC77776" w:rsidR="008C253E" w:rsidRPr="008C253E" w:rsidRDefault="00FF5602" w:rsidP="008C253E">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8C253E" w:rsidRPr="008C253E">
        <w:t xml:space="preserve">(1922). "Colorado River Compact." </w:t>
      </w:r>
      <w:hyperlink r:id="rId39" w:history="1">
        <w:r w:rsidR="008C253E" w:rsidRPr="008C253E">
          <w:rPr>
            <w:rStyle w:val="Hyperlink"/>
          </w:rPr>
          <w:t>https://www.usbr.gov/lc/region/pao/pdfiles/crcompct.pdf</w:t>
        </w:r>
      </w:hyperlink>
      <w:r w:rsidR="008C253E" w:rsidRPr="008C253E">
        <w:t>. [Accessed on: October 5, 2021].</w:t>
      </w:r>
    </w:p>
    <w:p w14:paraId="3B3A7B86" w14:textId="77777777" w:rsidR="008C253E" w:rsidRPr="008C253E" w:rsidRDefault="008C253E" w:rsidP="008C253E">
      <w:pPr>
        <w:pStyle w:val="EndNoteBibliography"/>
        <w:spacing w:after="0"/>
        <w:ind w:left="720" w:hanging="720"/>
      </w:pPr>
      <w:r w:rsidRPr="008C253E">
        <w:t xml:space="preserve">Allhands, J. (2021). "It could take at least 500,000 acre-feet of water a year to keep Lake Mead from tanking." </w:t>
      </w:r>
      <w:r w:rsidRPr="008C253E">
        <w:rPr>
          <w:i/>
        </w:rPr>
        <w:t>Arizona Republic</w:t>
      </w:r>
      <w:r w:rsidRPr="008C253E">
        <w:t>, November 8, 2021.</w:t>
      </w:r>
    </w:p>
    <w:p w14:paraId="1174EA37" w14:textId="6A8382F7" w:rsidR="008C253E" w:rsidRPr="008C253E" w:rsidRDefault="008C253E" w:rsidP="008C253E">
      <w:pPr>
        <w:pStyle w:val="EndNoteBibliography"/>
        <w:spacing w:after="0"/>
        <w:ind w:left="720" w:hanging="720"/>
      </w:pPr>
      <w:r w:rsidRPr="008C253E">
        <w:t xml:space="preserve">Carson, C. A., Stone, C. H., Wilson, F. E., Watson, E. H., and Bishop, L. C. (1948). "Upper Colorado River Basin Compact." U.S. Bureau of Reclamation. </w:t>
      </w:r>
      <w:hyperlink r:id="rId40" w:history="1">
        <w:r w:rsidRPr="008C253E">
          <w:rPr>
            <w:rStyle w:val="Hyperlink"/>
          </w:rPr>
          <w:t>https://www.usbr.gov/lc/region/g1000/pdfiles/ucbsnact.pdf</w:t>
        </w:r>
      </w:hyperlink>
      <w:r w:rsidRPr="008C253E">
        <w:t>. [Accessed on: September 7, 2021].</w:t>
      </w:r>
    </w:p>
    <w:p w14:paraId="27A93137" w14:textId="1163E878" w:rsidR="008C253E" w:rsidRPr="008C253E" w:rsidRDefault="008C253E" w:rsidP="008C253E">
      <w:pPr>
        <w:pStyle w:val="EndNoteBibliography"/>
        <w:spacing w:after="0"/>
        <w:ind w:left="720" w:hanging="720"/>
      </w:pPr>
      <w:r w:rsidRPr="008C253E">
        <w:t xml:space="preserve">Castle, A., and Fleck, J. (2019). "The Risk of Curtailment under the Colorado River Compact." </w:t>
      </w:r>
      <w:hyperlink r:id="rId41" w:history="1">
        <w:r w:rsidRPr="008C253E">
          <w:rPr>
            <w:rStyle w:val="Hyperlink"/>
          </w:rPr>
          <w:t>http://dx.doi.org/10.2139/ssrn.3483654</w:t>
        </w:r>
      </w:hyperlink>
      <w:r w:rsidRPr="008C253E">
        <w:t>.</w:t>
      </w:r>
    </w:p>
    <w:p w14:paraId="65DFD276" w14:textId="773FB590" w:rsidR="008C253E" w:rsidRPr="008C253E" w:rsidRDefault="008C253E" w:rsidP="008C253E">
      <w:pPr>
        <w:pStyle w:val="EndNoteBibliography"/>
        <w:spacing w:after="0"/>
        <w:ind w:left="720" w:hanging="720"/>
      </w:pPr>
      <w:r w:rsidRPr="008C253E">
        <w:t xml:space="preserve">IBWC. (2021). "Minutes between the United States and Mexican Sections of the IBWC." United States Section. </w:t>
      </w:r>
      <w:hyperlink r:id="rId42" w:history="1">
        <w:r w:rsidRPr="008C253E">
          <w:rPr>
            <w:rStyle w:val="Hyperlink"/>
          </w:rPr>
          <w:t>https://www.ibwc.gov/Treaties_Minutes/Minutes.html</w:t>
        </w:r>
      </w:hyperlink>
      <w:r w:rsidRPr="008C253E">
        <w:t>. [Accessed on: July 22, 2021].</w:t>
      </w:r>
    </w:p>
    <w:p w14:paraId="6796CB84" w14:textId="77777777" w:rsidR="008C253E" w:rsidRPr="008C253E" w:rsidRDefault="008C253E" w:rsidP="008C253E">
      <w:pPr>
        <w:pStyle w:val="EndNoteBibliography"/>
        <w:spacing w:after="0"/>
        <w:ind w:left="720" w:hanging="720"/>
      </w:pPr>
      <w:r w:rsidRPr="008C253E">
        <w:t xml:space="preserve">Kuhn, E., and Fleck, J. (2019). </w:t>
      </w:r>
      <w:r w:rsidRPr="008C253E">
        <w:rPr>
          <w:i/>
        </w:rPr>
        <w:t>Science Be Dammed: How Ignoring Inconvenient Science Drained the Colorado River</w:t>
      </w:r>
      <w:r w:rsidRPr="008C253E">
        <w:t>, University of Arizona Press.</w:t>
      </w:r>
    </w:p>
    <w:p w14:paraId="1017A1DB" w14:textId="024B8AA7" w:rsidR="008C253E" w:rsidRPr="008C253E" w:rsidRDefault="008C253E" w:rsidP="008C253E">
      <w:pPr>
        <w:pStyle w:val="EndNoteBibliography"/>
        <w:spacing w:after="0"/>
        <w:ind w:left="720" w:hanging="720"/>
      </w:pPr>
      <w:r w:rsidRPr="008C253E">
        <w:t xml:space="preserve">Meko, D., Bigio, E., and Woodhouse, C. A. (2017). "Colorado River at Lees Ferry, CO River (Updated Skill)." </w:t>
      </w:r>
      <w:r w:rsidRPr="008C253E">
        <w:rPr>
          <w:i/>
        </w:rPr>
        <w:t>Treeflow</w:t>
      </w:r>
      <w:r w:rsidRPr="008C253E">
        <w:t xml:space="preserve">. </w:t>
      </w:r>
      <w:hyperlink r:id="rId43" w:anchor="field-ms-calibration-validation" w:history="1">
        <w:r w:rsidRPr="008C253E">
          <w:rPr>
            <w:rStyle w:val="Hyperlink"/>
          </w:rPr>
          <w:t>https://www.treeflow.info/content/upper-colorado#field-ms-calibration-validation</w:t>
        </w:r>
      </w:hyperlink>
      <w:r w:rsidRPr="008C253E">
        <w:t>.</w:t>
      </w:r>
    </w:p>
    <w:p w14:paraId="31293ABA" w14:textId="7EF5F92C" w:rsidR="008C253E" w:rsidRPr="008C253E" w:rsidRDefault="008C253E" w:rsidP="008C253E">
      <w:pPr>
        <w:pStyle w:val="EndNoteBibliography"/>
        <w:spacing w:after="0"/>
        <w:ind w:left="720" w:hanging="720"/>
      </w:pPr>
      <w:r w:rsidRPr="008C253E">
        <w:t xml:space="preserve">Prairie, J. (2020). "Colorado River Basin Natural Flow and Salt Data." U.S. Bureau of Reclamation. </w:t>
      </w:r>
      <w:hyperlink r:id="rId44" w:history="1">
        <w:r w:rsidRPr="008C253E">
          <w:rPr>
            <w:rStyle w:val="Hyperlink"/>
          </w:rPr>
          <w:t>https://www.usbr.gov/lc/region/g4000/NaturalFlow/current.html</w:t>
        </w:r>
      </w:hyperlink>
      <w:r w:rsidRPr="008C253E">
        <w:t>.</w:t>
      </w:r>
    </w:p>
    <w:p w14:paraId="3E8BD9F1" w14:textId="29B8BE2E" w:rsidR="008C253E" w:rsidRPr="008C253E" w:rsidRDefault="008C253E" w:rsidP="008C253E">
      <w:pPr>
        <w:pStyle w:val="EndNoteBibliography"/>
        <w:spacing w:after="0"/>
        <w:ind w:left="720" w:hanging="720"/>
      </w:pPr>
      <w:r w:rsidRPr="008C253E">
        <w:t xml:space="preserve">Rosenberg, D. E. (2021a). "Adapt Lake Mead releases to inflow to give managers more flexibility to slow reservoir draw down." Utah State University, Logan, Utah. </w:t>
      </w:r>
      <w:hyperlink r:id="rId45" w:history="1">
        <w:r w:rsidRPr="008C253E">
          <w:rPr>
            <w:rStyle w:val="Hyperlink"/>
          </w:rPr>
          <w:t>https://digitalcommons.usu.edu/water_pubs/170/</w:t>
        </w:r>
      </w:hyperlink>
      <w:r w:rsidRPr="008C253E">
        <w:t>.</w:t>
      </w:r>
    </w:p>
    <w:p w14:paraId="7F7B6D90" w14:textId="5245ABE2" w:rsidR="008C253E" w:rsidRPr="008C253E" w:rsidRDefault="008C253E" w:rsidP="008C253E">
      <w:pPr>
        <w:pStyle w:val="EndNoteBibliography"/>
        <w:spacing w:after="0"/>
        <w:ind w:left="720" w:hanging="720"/>
      </w:pPr>
      <w:r w:rsidRPr="008C253E">
        <w:t xml:space="preserve">Rosenberg, D. E. (2021b). "Colorado River Coding: Grand Canyon Intervening Flow." GrandCanyonInterveningFlow folder. </w:t>
      </w:r>
      <w:hyperlink r:id="rId46" w:history="1">
        <w:r w:rsidRPr="008C253E">
          <w:rPr>
            <w:rStyle w:val="Hyperlink"/>
          </w:rPr>
          <w:t>https://doi.org/10.5281/zenodo.5522835</w:t>
        </w:r>
      </w:hyperlink>
      <w:r w:rsidRPr="008C253E">
        <w:t>.</w:t>
      </w:r>
    </w:p>
    <w:p w14:paraId="7F69CD9A" w14:textId="73398BD9" w:rsidR="008C253E" w:rsidRPr="008C253E" w:rsidRDefault="008C253E" w:rsidP="008C253E">
      <w:pPr>
        <w:pStyle w:val="EndNoteBibliography"/>
        <w:spacing w:after="0"/>
        <w:ind w:left="720" w:hanging="720"/>
      </w:pPr>
      <w:r w:rsidRPr="008C253E">
        <w:t xml:space="preserve">Rosenberg, D. E. (2021c). "Colorado River Coding: Intentionally Created Surplus for Lake Mead: Current Accounts and Next Steps." ICS folder. </w:t>
      </w:r>
      <w:hyperlink r:id="rId47" w:history="1">
        <w:r w:rsidRPr="008C253E">
          <w:rPr>
            <w:rStyle w:val="Hyperlink"/>
          </w:rPr>
          <w:t>https://doi.org/10.5281/zenodo.5522835</w:t>
        </w:r>
      </w:hyperlink>
      <w:r w:rsidRPr="008C253E">
        <w:t>.</w:t>
      </w:r>
    </w:p>
    <w:p w14:paraId="18C59A5E" w14:textId="6AFE4792" w:rsidR="008C253E" w:rsidRPr="008C253E" w:rsidRDefault="008C253E" w:rsidP="008C253E">
      <w:pPr>
        <w:pStyle w:val="EndNoteBibliography"/>
        <w:spacing w:after="0"/>
        <w:ind w:left="720" w:hanging="720"/>
      </w:pPr>
      <w:r w:rsidRPr="008C253E">
        <w:t xml:space="preserve">Rosenberg, D. E. (2021d). "Colorado River Coding: Pilot flex accounting to encourage more water conservation in a combined Lake Powell-Lake Mead system." ModelMusings folder. </w:t>
      </w:r>
      <w:hyperlink r:id="rId48" w:history="1">
        <w:r w:rsidRPr="008C253E">
          <w:rPr>
            <w:rStyle w:val="Hyperlink"/>
          </w:rPr>
          <w:t>https://doi.org/10.5281/zenodo.5522835</w:t>
        </w:r>
      </w:hyperlink>
      <w:r w:rsidRPr="008C253E">
        <w:t>.</w:t>
      </w:r>
    </w:p>
    <w:p w14:paraId="2AE6AB48" w14:textId="05B5B5B7" w:rsidR="008C253E" w:rsidRPr="008C253E" w:rsidRDefault="008C253E" w:rsidP="008C253E">
      <w:pPr>
        <w:pStyle w:val="EndNoteBibliography"/>
        <w:spacing w:after="0"/>
        <w:ind w:left="720" w:hanging="720"/>
      </w:pPr>
      <w:r w:rsidRPr="008C253E">
        <w:t xml:space="preserve">Rosenberg, D. E. (2021e). "Invest in Farm Water Conservation to Curtail Buy and Dry." </w:t>
      </w:r>
      <w:r w:rsidRPr="008C253E">
        <w:rPr>
          <w:i/>
        </w:rPr>
        <w:t>169</w:t>
      </w:r>
      <w:r w:rsidRPr="008C253E">
        <w:t xml:space="preserve">, Utah State University, Logan, Utah. </w:t>
      </w:r>
      <w:hyperlink r:id="rId49" w:history="1">
        <w:r w:rsidRPr="008C253E">
          <w:rPr>
            <w:rStyle w:val="Hyperlink"/>
          </w:rPr>
          <w:t>https://digitalcommons.usu.edu/water_pubs/169/</w:t>
        </w:r>
      </w:hyperlink>
      <w:r w:rsidRPr="008C253E">
        <w:t>.</w:t>
      </w:r>
    </w:p>
    <w:p w14:paraId="3CF3E50D" w14:textId="3104692E" w:rsidR="008C253E" w:rsidRPr="008C253E" w:rsidRDefault="008C253E" w:rsidP="008C253E">
      <w:pPr>
        <w:pStyle w:val="EndNoteBibliography"/>
        <w:spacing w:after="0"/>
        <w:ind w:left="720" w:hanging="720"/>
      </w:pPr>
      <w:r w:rsidRPr="008C253E">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0" w:history="1">
        <w:r w:rsidRPr="008C253E">
          <w:rPr>
            <w:rStyle w:val="Hyperlink"/>
          </w:rPr>
          <w:t>https://qcnr.usu.edu/coloradoriver/files/WhitePaper4.pdf</w:t>
        </w:r>
      </w:hyperlink>
      <w:r w:rsidRPr="008C253E">
        <w:t>.</w:t>
      </w:r>
    </w:p>
    <w:p w14:paraId="3A5515D8" w14:textId="76E9190B" w:rsidR="008C253E" w:rsidRPr="008C253E" w:rsidRDefault="008C253E" w:rsidP="008C253E">
      <w:pPr>
        <w:pStyle w:val="EndNoteBibliography"/>
        <w:spacing w:after="0"/>
        <w:ind w:left="720" w:hanging="720"/>
      </w:pPr>
      <w:r w:rsidRPr="008C253E">
        <w:t xml:space="preserve">Schmidt, J. C., Kraft, M., Tuzlak, D., and Walker, A. (2016). "Fill Mead First: a technical assessment." Utah State University, Logan, Utah. </w:t>
      </w:r>
      <w:hyperlink r:id="rId51" w:history="1">
        <w:r w:rsidRPr="008C253E">
          <w:rPr>
            <w:rStyle w:val="Hyperlink"/>
          </w:rPr>
          <w:t>https://qcnr.usu.edu/wats/colorado_river_studies/files/documents/Fill_Mead_First_Analysis.pdf</w:t>
        </w:r>
      </w:hyperlink>
      <w:r w:rsidRPr="008C253E">
        <w:t>.</w:t>
      </w:r>
    </w:p>
    <w:p w14:paraId="4D091075" w14:textId="1296F59B" w:rsidR="008C253E" w:rsidRPr="008C253E" w:rsidRDefault="008C253E" w:rsidP="008C253E">
      <w:pPr>
        <w:pStyle w:val="EndNoteBibliography"/>
        <w:spacing w:after="0"/>
        <w:ind w:left="720" w:hanging="720"/>
      </w:pPr>
      <w:r w:rsidRPr="008C253E">
        <w:t xml:space="preserve">Ten Tribes Partnership. (2018). "Colorado River Basin  Ten Tribes Partnership Tribal Water Study." U.S. Department of the Interior, Bureau of Reclamation, Ten Tribes Partnership. </w:t>
      </w:r>
      <w:hyperlink r:id="rId52" w:history="1">
        <w:r w:rsidRPr="008C253E">
          <w:rPr>
            <w:rStyle w:val="Hyperlink"/>
          </w:rPr>
          <w:t>https://www.usbr.gov/lc/region/programs/crbstudy/tws/finalreport.html</w:t>
        </w:r>
      </w:hyperlink>
      <w:r w:rsidRPr="008C253E">
        <w:t>.</w:t>
      </w:r>
    </w:p>
    <w:p w14:paraId="0C457010" w14:textId="78C575D0" w:rsidR="008C253E" w:rsidRPr="008C253E" w:rsidRDefault="008C253E" w:rsidP="008C253E">
      <w:pPr>
        <w:pStyle w:val="EndNoteBibliography"/>
        <w:spacing w:after="0"/>
        <w:ind w:left="720" w:hanging="720"/>
      </w:pPr>
      <w:r w:rsidRPr="008C253E">
        <w:t xml:space="preserve">USBR. (2007). "Record of Decision: Colorado River Interim Guidelines for Lower Basin Shortages and Coordinated Operations for Lakes Powell and Mead." U.S. Bureau of Reclamation. </w:t>
      </w:r>
      <w:hyperlink r:id="rId53" w:history="1">
        <w:r w:rsidRPr="008C253E">
          <w:rPr>
            <w:rStyle w:val="Hyperlink"/>
          </w:rPr>
          <w:t>https://www.usbr.gov/lc/region/programs/strategies/RecordofDecision.pdf</w:t>
        </w:r>
      </w:hyperlink>
      <w:r w:rsidRPr="008C253E">
        <w:t>.</w:t>
      </w:r>
    </w:p>
    <w:p w14:paraId="23598F3D" w14:textId="267D614B" w:rsidR="008C253E" w:rsidRPr="008C253E" w:rsidRDefault="008C253E" w:rsidP="008C253E">
      <w:pPr>
        <w:pStyle w:val="EndNoteBibliography"/>
        <w:spacing w:after="0"/>
        <w:ind w:left="720" w:hanging="720"/>
      </w:pPr>
      <w:r w:rsidRPr="008C253E">
        <w:lastRenderedPageBreak/>
        <w:t xml:space="preserve">USBR. (2012). "Colorado River Basin Water Supply and Demand Study." U.S. Department of Interior, Bureau of Reclamation, Washington, D.C. </w:t>
      </w:r>
      <w:hyperlink r:id="rId54" w:history="1">
        <w:r w:rsidRPr="008C253E">
          <w:rPr>
            <w:rStyle w:val="Hyperlink"/>
          </w:rPr>
          <w:t>https://www.usbr.gov/lc/region/programs/crbstudy.html</w:t>
        </w:r>
      </w:hyperlink>
      <w:r w:rsidRPr="008C253E">
        <w:t>.</w:t>
      </w:r>
    </w:p>
    <w:p w14:paraId="2D727A51" w14:textId="008BBA1F" w:rsidR="008C253E" w:rsidRPr="008C253E" w:rsidRDefault="008C253E" w:rsidP="008C253E">
      <w:pPr>
        <w:pStyle w:val="EndNoteBibliography"/>
        <w:spacing w:after="0"/>
        <w:ind w:left="720" w:hanging="720"/>
      </w:pPr>
      <w:r w:rsidRPr="008C253E">
        <w:t xml:space="preserve">USBR. (2019). "Agreement Concerning Colorado River Drought Contingency Management and Operations." U.S. Bureau of Reclamation, Washington, DC. </w:t>
      </w:r>
      <w:hyperlink r:id="rId55" w:history="1">
        <w:r w:rsidRPr="008C253E">
          <w:rPr>
            <w:rStyle w:val="Hyperlink"/>
          </w:rPr>
          <w:t>https://www.usbr.gov/dcp/finaldocs.html</w:t>
        </w:r>
      </w:hyperlink>
      <w:r w:rsidRPr="008C253E">
        <w:t>.</w:t>
      </w:r>
    </w:p>
    <w:p w14:paraId="285ABE7A" w14:textId="553DC283" w:rsidR="008C253E" w:rsidRPr="008C253E" w:rsidRDefault="008C253E" w:rsidP="008C253E">
      <w:pPr>
        <w:pStyle w:val="EndNoteBibliography"/>
        <w:spacing w:after="0"/>
        <w:ind w:left="720" w:hanging="720"/>
      </w:pPr>
      <w:r w:rsidRPr="008C253E">
        <w:t xml:space="preserve">USBR. (2020). "Review of the Colorado River Interim Guidelines for Lower Basin Shortages and Coordinated Operations for Lake Powell and Lake Mead." U.S. Bureau of Reclamation, U.S. Department of Interior. </w:t>
      </w:r>
      <w:hyperlink r:id="rId56" w:history="1">
        <w:r w:rsidRPr="008C253E">
          <w:rPr>
            <w:rStyle w:val="Hyperlink"/>
          </w:rPr>
          <w:t>https://www.usbr.gov/ColoradoRiverBasin/documents/7.D.Review_FinalReport_12-18-2020.pdf</w:t>
        </w:r>
      </w:hyperlink>
      <w:r w:rsidRPr="008C253E">
        <w:t>.</w:t>
      </w:r>
    </w:p>
    <w:p w14:paraId="2D83931C" w14:textId="34F7C662" w:rsidR="008C253E" w:rsidRPr="008C253E" w:rsidRDefault="008C253E" w:rsidP="008C253E">
      <w:pPr>
        <w:pStyle w:val="EndNoteBibliography"/>
        <w:spacing w:after="0"/>
        <w:ind w:left="720" w:hanging="720"/>
      </w:pPr>
      <w:r w:rsidRPr="008C253E">
        <w:t xml:space="preserve">USBR. (2021a). "Boulder Canyon Operations Office - Program and Activities: Water Accounting Reports." U.S. Bureau of Reclamation. </w:t>
      </w:r>
      <w:hyperlink r:id="rId57" w:history="1">
        <w:r w:rsidRPr="008C253E">
          <w:rPr>
            <w:rStyle w:val="Hyperlink"/>
          </w:rPr>
          <w:t>https://www.usbr.gov/lc/region/g4000/wtracct.html</w:t>
        </w:r>
      </w:hyperlink>
      <w:r w:rsidRPr="008C253E">
        <w:t>.</w:t>
      </w:r>
    </w:p>
    <w:p w14:paraId="4B7951B5" w14:textId="359C7396" w:rsidR="008C253E" w:rsidRPr="008C253E" w:rsidRDefault="008C253E" w:rsidP="008C253E">
      <w:pPr>
        <w:pStyle w:val="EndNoteBibliography"/>
        <w:spacing w:after="0"/>
        <w:ind w:left="720" w:hanging="720"/>
      </w:pPr>
      <w:r w:rsidRPr="008C253E">
        <w:t xml:space="preserve">USBR. (2021b). "Glen Canyon Dam, Current Status, Lake Powell Inflow Forecast." U.S. Bureau of Reclamation. </w:t>
      </w:r>
      <w:hyperlink r:id="rId58" w:history="1">
        <w:r w:rsidRPr="008C253E">
          <w:rPr>
            <w:rStyle w:val="Hyperlink"/>
          </w:rPr>
          <w:t>https://www.usbr.gov/uc/water/crsp/cs/gcd.html</w:t>
        </w:r>
      </w:hyperlink>
      <w:r w:rsidRPr="008C253E">
        <w:t>.</w:t>
      </w:r>
    </w:p>
    <w:p w14:paraId="2B3F2BCA" w14:textId="757E8F79" w:rsidR="008C253E" w:rsidRPr="008C253E" w:rsidRDefault="008C253E" w:rsidP="008C253E">
      <w:pPr>
        <w:pStyle w:val="EndNoteBibliography"/>
        <w:spacing w:after="0"/>
        <w:ind w:left="720" w:hanging="720"/>
      </w:pPr>
      <w:r w:rsidRPr="008C253E">
        <w:t xml:space="preserve">USBR. (2021c). "Lake Mead at Hoover Dam, End of Month Elevation." Lower Colorado River Operations, U.S. Buruea of Reclamation. </w:t>
      </w:r>
      <w:hyperlink r:id="rId59" w:history="1">
        <w:r w:rsidRPr="008C253E">
          <w:rPr>
            <w:rStyle w:val="Hyperlink"/>
          </w:rPr>
          <w:t>https://www.usbr.gov/lc/region/g4000/hourly/mead-elv.html</w:t>
        </w:r>
      </w:hyperlink>
      <w:r w:rsidRPr="008C253E">
        <w:t>. [Accessed on: October 5, 2021].</w:t>
      </w:r>
    </w:p>
    <w:p w14:paraId="39A92EB3" w14:textId="113D658E" w:rsidR="008C253E" w:rsidRPr="008C253E" w:rsidRDefault="008C253E" w:rsidP="008C253E">
      <w:pPr>
        <w:pStyle w:val="EndNoteBibliography"/>
        <w:spacing w:after="0"/>
        <w:ind w:left="720" w:hanging="720"/>
      </w:pPr>
      <w:r w:rsidRPr="008C253E">
        <w:t xml:space="preserve">USBR. (2021d). "Lake Powell Unregulated Inflow." </w:t>
      </w:r>
      <w:hyperlink r:id="rId60" w:history="1">
        <w:r w:rsidRPr="008C253E">
          <w:rPr>
            <w:rStyle w:val="Hyperlink"/>
          </w:rPr>
          <w:t>https://www.usbr.gov/uc/water/crsp/studies/images/PowellForecast.png</w:t>
        </w:r>
      </w:hyperlink>
      <w:r w:rsidRPr="008C253E">
        <w:t>. [Accessed on: September 28, 2021].</w:t>
      </w:r>
    </w:p>
    <w:p w14:paraId="5E8D951B" w14:textId="4CF673E1" w:rsidR="008C253E" w:rsidRPr="008C253E" w:rsidRDefault="008C253E" w:rsidP="008C253E">
      <w:pPr>
        <w:pStyle w:val="EndNoteBibliography"/>
        <w:spacing w:after="0"/>
        <w:ind w:left="720" w:hanging="720"/>
      </w:pPr>
      <w:r w:rsidRPr="008C253E">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1" w:history="1">
        <w:r w:rsidRPr="008C253E">
          <w:rPr>
            <w:rStyle w:val="Hyperlink"/>
          </w:rPr>
          <w:t>https://qcnr.usu.edu/coloradoriver/files/WhitePaper6.pdf</w:t>
        </w:r>
      </w:hyperlink>
      <w:r w:rsidRPr="008C253E">
        <w:t>.</w:t>
      </w:r>
    </w:p>
    <w:p w14:paraId="236CA4A0" w14:textId="4743A4FA" w:rsidR="008C253E" w:rsidRPr="008C253E" w:rsidRDefault="008C253E" w:rsidP="008C253E">
      <w:pPr>
        <w:pStyle w:val="EndNoteBibliography"/>
        <w:spacing w:after="0"/>
        <w:ind w:left="720" w:hanging="720"/>
      </w:pPr>
      <w:r w:rsidRPr="008C253E">
        <w:t xml:space="preserve">Wheeler, K. G., Schmidt, J. C., and Rosenberg, D. E. (2019). "Water Resource Modelling of the Colorado River – Present and Future Strategies." Center for Colorado River Studies, Utah State University, Logan, Utah. </w:t>
      </w:r>
      <w:hyperlink r:id="rId62" w:history="1">
        <w:r w:rsidRPr="008C253E">
          <w:rPr>
            <w:rStyle w:val="Hyperlink"/>
          </w:rPr>
          <w:t>https://qcnr.usu.edu/coloradoriver/files/WhitePaper2.pdf</w:t>
        </w:r>
      </w:hyperlink>
      <w:r w:rsidRPr="008C253E">
        <w:t>.</w:t>
      </w:r>
    </w:p>
    <w:p w14:paraId="534672C7" w14:textId="59854AE2" w:rsidR="008C253E" w:rsidRPr="008C253E" w:rsidRDefault="008C253E" w:rsidP="008C253E">
      <w:pPr>
        <w:pStyle w:val="EndNoteBibliography"/>
        <w:ind w:left="720" w:hanging="720"/>
      </w:pPr>
      <w:r w:rsidRPr="008C253E">
        <w:t xml:space="preserve">Zagona, E. A., Fulp, T. J., Shane, R., Magee, T., and Goranflo, H. M. (2001). "Riverware: A Generalized Tool for Complex Reservoir System Modeling." </w:t>
      </w:r>
      <w:r w:rsidRPr="008C253E">
        <w:rPr>
          <w:i/>
        </w:rPr>
        <w:t>JAWRA Journal of the American Water Resources Association</w:t>
      </w:r>
      <w:r w:rsidRPr="008C253E">
        <w:t xml:space="preserve">, 37(4), 913-929. </w:t>
      </w:r>
      <w:hyperlink r:id="rId63" w:history="1">
        <w:r w:rsidRPr="008C253E">
          <w:rPr>
            <w:rStyle w:val="Hyperlink"/>
          </w:rPr>
          <w:t>https://onlinelibrary.wiley.com/doi/abs/10.1111/j.1752-1688.2001.tb05522.x</w:t>
        </w:r>
      </w:hyperlink>
      <w:r w:rsidRPr="008C253E">
        <w:t>.</w:t>
      </w:r>
    </w:p>
    <w:p w14:paraId="1CB33AC9" w14:textId="4C938AF3" w:rsidR="0028676C" w:rsidRPr="0028676C" w:rsidRDefault="00FF5602" w:rsidP="008C253E">
      <w:pPr>
        <w:pStyle w:val="EndNoteBibliography"/>
      </w:pPr>
      <w:r w:rsidRPr="00436FB2">
        <w:fldChar w:fldCharType="end"/>
      </w:r>
    </w:p>
    <w:sectPr w:rsidR="0028676C" w:rsidRPr="0028676C">
      <w:headerReference w:type="default" r:id="rId64"/>
      <w:footerReference w:type="default" r:id="rId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35017E" w14:textId="77777777" w:rsidR="00ED6DC4" w:rsidRDefault="00ED6DC4" w:rsidP="00305979">
      <w:r>
        <w:separator/>
      </w:r>
    </w:p>
  </w:endnote>
  <w:endnote w:type="continuationSeparator" w:id="0">
    <w:p w14:paraId="7763F7C3" w14:textId="77777777" w:rsidR="00ED6DC4" w:rsidRDefault="00ED6DC4"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812DD6" w:rsidRDefault="00812DD6">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812DD6" w:rsidRDefault="00812DD6"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3A31CD" w14:textId="77777777" w:rsidR="00ED6DC4" w:rsidRDefault="00ED6DC4" w:rsidP="00305979">
      <w:r>
        <w:separator/>
      </w:r>
    </w:p>
  </w:footnote>
  <w:footnote w:type="continuationSeparator" w:id="0">
    <w:p w14:paraId="50FA8BC9" w14:textId="77777777" w:rsidR="00ED6DC4" w:rsidRDefault="00ED6DC4"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812DD6" w:rsidRDefault="00812DD6"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8"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40"/>
  </w:num>
  <w:num w:numId="4">
    <w:abstractNumId w:val="24"/>
  </w:num>
  <w:num w:numId="5">
    <w:abstractNumId w:val="19"/>
  </w:num>
  <w:num w:numId="6">
    <w:abstractNumId w:val="6"/>
  </w:num>
  <w:num w:numId="7">
    <w:abstractNumId w:val="45"/>
  </w:num>
  <w:num w:numId="8">
    <w:abstractNumId w:val="10"/>
  </w:num>
  <w:num w:numId="9">
    <w:abstractNumId w:val="17"/>
  </w:num>
  <w:num w:numId="10">
    <w:abstractNumId w:val="14"/>
  </w:num>
  <w:num w:numId="11">
    <w:abstractNumId w:val="33"/>
  </w:num>
  <w:num w:numId="12">
    <w:abstractNumId w:val="2"/>
  </w:num>
  <w:num w:numId="13">
    <w:abstractNumId w:val="5"/>
  </w:num>
  <w:num w:numId="14">
    <w:abstractNumId w:val="30"/>
  </w:num>
  <w:num w:numId="15">
    <w:abstractNumId w:val="21"/>
  </w:num>
  <w:num w:numId="16">
    <w:abstractNumId w:val="23"/>
  </w:num>
  <w:num w:numId="17">
    <w:abstractNumId w:val="35"/>
  </w:num>
  <w:num w:numId="18">
    <w:abstractNumId w:val="18"/>
  </w:num>
  <w:num w:numId="19">
    <w:abstractNumId w:val="39"/>
  </w:num>
  <w:num w:numId="20">
    <w:abstractNumId w:val="46"/>
  </w:num>
  <w:num w:numId="21">
    <w:abstractNumId w:val="27"/>
  </w:num>
  <w:num w:numId="22">
    <w:abstractNumId w:val="3"/>
  </w:num>
  <w:num w:numId="23">
    <w:abstractNumId w:val="25"/>
  </w:num>
  <w:num w:numId="24">
    <w:abstractNumId w:val="28"/>
  </w:num>
  <w:num w:numId="25">
    <w:abstractNumId w:val="26"/>
  </w:num>
  <w:num w:numId="26">
    <w:abstractNumId w:val="13"/>
  </w:num>
  <w:num w:numId="27">
    <w:abstractNumId w:val="11"/>
  </w:num>
  <w:num w:numId="28">
    <w:abstractNumId w:val="4"/>
  </w:num>
  <w:num w:numId="29">
    <w:abstractNumId w:val="34"/>
  </w:num>
  <w:num w:numId="30">
    <w:abstractNumId w:val="38"/>
  </w:num>
  <w:num w:numId="31">
    <w:abstractNumId w:val="15"/>
  </w:num>
  <w:num w:numId="32">
    <w:abstractNumId w:val="44"/>
  </w:num>
  <w:num w:numId="33">
    <w:abstractNumId w:val="9"/>
  </w:num>
  <w:num w:numId="34">
    <w:abstractNumId w:val="16"/>
  </w:num>
  <w:num w:numId="35">
    <w:abstractNumId w:val="42"/>
  </w:num>
  <w:num w:numId="36">
    <w:abstractNumId w:val="20"/>
  </w:num>
  <w:num w:numId="37">
    <w:abstractNumId w:val="37"/>
  </w:num>
  <w:num w:numId="38">
    <w:abstractNumId w:val="36"/>
  </w:num>
  <w:num w:numId="39">
    <w:abstractNumId w:val="43"/>
  </w:num>
  <w:num w:numId="40">
    <w:abstractNumId w:val="29"/>
  </w:num>
  <w:num w:numId="41">
    <w:abstractNumId w:val="7"/>
  </w:num>
  <w:num w:numId="42">
    <w:abstractNumId w:val="1"/>
  </w:num>
  <w:num w:numId="43">
    <w:abstractNumId w:val="0"/>
  </w:num>
  <w:num w:numId="44">
    <w:abstractNumId w:val="32"/>
  </w:num>
  <w:num w:numId="45">
    <w:abstractNumId w:val="41"/>
  </w:num>
  <w:num w:numId="46">
    <w:abstractNumId w:val="12"/>
  </w:num>
  <w:num w:numId="47">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704&lt;/item&gt;&lt;item&gt;2736&lt;/item&gt;&lt;item&gt;2743&lt;/item&gt;&lt;item&gt;2766&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35&lt;/item&gt;&lt;/record-ids&gt;&lt;/item&gt;&lt;/Libraries&gt;"/>
  </w:docVars>
  <w:rsids>
    <w:rsidRoot w:val="008C1CDE"/>
    <w:rsid w:val="00004CA3"/>
    <w:rsid w:val="000069EB"/>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4D91"/>
    <w:rsid w:val="000953C2"/>
    <w:rsid w:val="000A3DBA"/>
    <w:rsid w:val="000B1D40"/>
    <w:rsid w:val="000B2A1B"/>
    <w:rsid w:val="000B30FB"/>
    <w:rsid w:val="000B5937"/>
    <w:rsid w:val="000B7F90"/>
    <w:rsid w:val="000C139D"/>
    <w:rsid w:val="000C4792"/>
    <w:rsid w:val="000C71DC"/>
    <w:rsid w:val="000D07DF"/>
    <w:rsid w:val="000E4C4B"/>
    <w:rsid w:val="000E6172"/>
    <w:rsid w:val="000F1990"/>
    <w:rsid w:val="000F34DF"/>
    <w:rsid w:val="001003A8"/>
    <w:rsid w:val="00100BA3"/>
    <w:rsid w:val="00107E26"/>
    <w:rsid w:val="00116EC5"/>
    <w:rsid w:val="00120879"/>
    <w:rsid w:val="00126061"/>
    <w:rsid w:val="00135212"/>
    <w:rsid w:val="00141429"/>
    <w:rsid w:val="001426F7"/>
    <w:rsid w:val="001442E9"/>
    <w:rsid w:val="00144D43"/>
    <w:rsid w:val="001460DD"/>
    <w:rsid w:val="0015527E"/>
    <w:rsid w:val="001558F4"/>
    <w:rsid w:val="00160A70"/>
    <w:rsid w:val="00166B42"/>
    <w:rsid w:val="0017120A"/>
    <w:rsid w:val="00173D55"/>
    <w:rsid w:val="001761A8"/>
    <w:rsid w:val="00181DB0"/>
    <w:rsid w:val="0018334F"/>
    <w:rsid w:val="00186DC5"/>
    <w:rsid w:val="00194CB0"/>
    <w:rsid w:val="001967B1"/>
    <w:rsid w:val="001A5EEA"/>
    <w:rsid w:val="001B0C23"/>
    <w:rsid w:val="001B7456"/>
    <w:rsid w:val="001C22C0"/>
    <w:rsid w:val="001C266A"/>
    <w:rsid w:val="001C581F"/>
    <w:rsid w:val="001D21E7"/>
    <w:rsid w:val="001D2773"/>
    <w:rsid w:val="001E1160"/>
    <w:rsid w:val="001F0799"/>
    <w:rsid w:val="001F1DF3"/>
    <w:rsid w:val="001F2855"/>
    <w:rsid w:val="001F3229"/>
    <w:rsid w:val="002012DC"/>
    <w:rsid w:val="00212A2D"/>
    <w:rsid w:val="00214CA3"/>
    <w:rsid w:val="00226120"/>
    <w:rsid w:val="0022741A"/>
    <w:rsid w:val="00233672"/>
    <w:rsid w:val="0023738C"/>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3FB0"/>
    <w:rsid w:val="00325C1A"/>
    <w:rsid w:val="00330CFE"/>
    <w:rsid w:val="003311CD"/>
    <w:rsid w:val="00331AC0"/>
    <w:rsid w:val="00331FAC"/>
    <w:rsid w:val="00337904"/>
    <w:rsid w:val="00340120"/>
    <w:rsid w:val="00343F73"/>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F21A5"/>
    <w:rsid w:val="0050089C"/>
    <w:rsid w:val="00504598"/>
    <w:rsid w:val="00504C42"/>
    <w:rsid w:val="00511097"/>
    <w:rsid w:val="005146A0"/>
    <w:rsid w:val="005148AF"/>
    <w:rsid w:val="0053216F"/>
    <w:rsid w:val="005404B5"/>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A5719"/>
    <w:rsid w:val="006B35D4"/>
    <w:rsid w:val="006B54DE"/>
    <w:rsid w:val="006C3FC4"/>
    <w:rsid w:val="006C6791"/>
    <w:rsid w:val="006C69CA"/>
    <w:rsid w:val="006D23CC"/>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98F"/>
    <w:rsid w:val="00771CFB"/>
    <w:rsid w:val="00772FA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3B66"/>
    <w:rsid w:val="00805CFC"/>
    <w:rsid w:val="008120DF"/>
    <w:rsid w:val="00812DD6"/>
    <w:rsid w:val="00813E15"/>
    <w:rsid w:val="00814727"/>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77CAD"/>
    <w:rsid w:val="0098153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152BD"/>
    <w:rsid w:val="00A2160C"/>
    <w:rsid w:val="00A23855"/>
    <w:rsid w:val="00A23A69"/>
    <w:rsid w:val="00A2650E"/>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C2752"/>
    <w:rsid w:val="00AD3968"/>
    <w:rsid w:val="00AD4565"/>
    <w:rsid w:val="00AF24FF"/>
    <w:rsid w:val="00AF4E0D"/>
    <w:rsid w:val="00AF55B9"/>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482B"/>
    <w:rsid w:val="00BE57D4"/>
    <w:rsid w:val="00BF22C2"/>
    <w:rsid w:val="00C07371"/>
    <w:rsid w:val="00C117DF"/>
    <w:rsid w:val="00C1180D"/>
    <w:rsid w:val="00C15226"/>
    <w:rsid w:val="00C15A58"/>
    <w:rsid w:val="00C24404"/>
    <w:rsid w:val="00C24F6C"/>
    <w:rsid w:val="00C252E8"/>
    <w:rsid w:val="00C305CC"/>
    <w:rsid w:val="00C31FCA"/>
    <w:rsid w:val="00C3660E"/>
    <w:rsid w:val="00C401BE"/>
    <w:rsid w:val="00C637AD"/>
    <w:rsid w:val="00C6527F"/>
    <w:rsid w:val="00C670B6"/>
    <w:rsid w:val="00C671C6"/>
    <w:rsid w:val="00C70FEC"/>
    <w:rsid w:val="00C72818"/>
    <w:rsid w:val="00C74261"/>
    <w:rsid w:val="00C802C5"/>
    <w:rsid w:val="00C828D7"/>
    <w:rsid w:val="00C8337D"/>
    <w:rsid w:val="00C8736B"/>
    <w:rsid w:val="00C933D1"/>
    <w:rsid w:val="00C93D46"/>
    <w:rsid w:val="00CB1166"/>
    <w:rsid w:val="00CB36F6"/>
    <w:rsid w:val="00CB43C9"/>
    <w:rsid w:val="00CB71C8"/>
    <w:rsid w:val="00CC15C6"/>
    <w:rsid w:val="00CC2DEA"/>
    <w:rsid w:val="00CC3920"/>
    <w:rsid w:val="00CC6F54"/>
    <w:rsid w:val="00CE2AFB"/>
    <w:rsid w:val="00CF13BA"/>
    <w:rsid w:val="00D00714"/>
    <w:rsid w:val="00D06B3A"/>
    <w:rsid w:val="00D07673"/>
    <w:rsid w:val="00D20A25"/>
    <w:rsid w:val="00D20AE7"/>
    <w:rsid w:val="00D21954"/>
    <w:rsid w:val="00D31512"/>
    <w:rsid w:val="00D4359F"/>
    <w:rsid w:val="00D56ABB"/>
    <w:rsid w:val="00D61E65"/>
    <w:rsid w:val="00D6462D"/>
    <w:rsid w:val="00D65D5C"/>
    <w:rsid w:val="00D6615B"/>
    <w:rsid w:val="00D733BF"/>
    <w:rsid w:val="00D75774"/>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4EB0"/>
    <w:rsid w:val="00E30867"/>
    <w:rsid w:val="00E325F2"/>
    <w:rsid w:val="00E3507B"/>
    <w:rsid w:val="00E43A64"/>
    <w:rsid w:val="00E442F9"/>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6DC4"/>
    <w:rsid w:val="00ED78AD"/>
    <w:rsid w:val="00EE00C2"/>
    <w:rsid w:val="00EE0D27"/>
    <w:rsid w:val="00EE6F78"/>
    <w:rsid w:val="00F05834"/>
    <w:rsid w:val="00F105AB"/>
    <w:rsid w:val="00F15CC5"/>
    <w:rsid w:val="00F17D9B"/>
    <w:rsid w:val="00F200C3"/>
    <w:rsid w:val="00F23AE1"/>
    <w:rsid w:val="00F27E8A"/>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yperlink" Target="https://github.com/dzeke/ColoradoRiverCoding/tree/main/ModelMusings" TargetMode="External"/><Relationship Id="rId42" Type="http://schemas.openxmlformats.org/officeDocument/2006/relationships/hyperlink" Target="https://www.ibwc.gov/Treaties_Minutes/Minutes.html" TargetMode="External"/><Relationship Id="rId47" Type="http://schemas.openxmlformats.org/officeDocument/2006/relationships/hyperlink" Target="https://doi.org/10.5281/zenodo.5522835" TargetMode="External"/><Relationship Id="rId50" Type="http://schemas.openxmlformats.org/officeDocument/2006/relationships/hyperlink" Target="https://qcnr.usu.edu/coloradoriver/files/WhitePaper4.pdf" TargetMode="External"/><Relationship Id="rId55" Type="http://schemas.openxmlformats.org/officeDocument/2006/relationships/hyperlink" Target="https://www.usbr.gov/dcp/finaldocs.html" TargetMode="External"/><Relationship Id="rId63" Type="http://schemas.openxmlformats.org/officeDocument/2006/relationships/hyperlink" Target="https://onlinelibrary.wiley.com/doi/abs/10.1111/j.1752-1688.2001.tb05522.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https://www.usbr.gov/lc/region/programs/strategies/RecordofDecision.pdf" TargetMode="External"/><Relationship Id="rId40" Type="http://schemas.openxmlformats.org/officeDocument/2006/relationships/hyperlink" Target="https://www.usbr.gov/lc/region/g1000/pdfiles/ucbsnact.pdf" TargetMode="External"/><Relationship Id="rId45" Type="http://schemas.openxmlformats.org/officeDocument/2006/relationships/hyperlink" Target="https://digitalcommons.usu.edu/water_pubs/170/" TargetMode="External"/><Relationship Id="rId53" Type="http://schemas.openxmlformats.org/officeDocument/2006/relationships/hyperlink" Target="https://www.usbr.gov/lc/region/programs/strategies/RecordofDecision.pdf" TargetMode="External"/><Relationship Id="rId58" Type="http://schemas.openxmlformats.org/officeDocument/2006/relationships/hyperlink" Target="https://www.usbr.gov/uc/water/crsp/cs/gcd.html"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qcnr.usu.edu/coloradoriver/files/WhitePaper6.pdf" TargetMode="Externa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s://www.usbr.gov/lc/images/maps/CRBSmap.jpg" TargetMode="External"/><Relationship Id="rId43" Type="http://schemas.openxmlformats.org/officeDocument/2006/relationships/hyperlink" Target="https://www.treeflow.info/content/upper-colorado" TargetMode="External"/><Relationship Id="rId48" Type="http://schemas.openxmlformats.org/officeDocument/2006/relationships/hyperlink" Target="https://doi.org/10.5281/zenodo.5522835" TargetMode="External"/><Relationship Id="rId56" Type="http://schemas.openxmlformats.org/officeDocument/2006/relationships/hyperlink" Target="https://www.usbr.gov/ColoradoRiverBasin/documents/7.D.Review_FinalReport_12-18-2020.pdf" TargetMode="External"/><Relationship Id="rId64" Type="http://schemas.openxmlformats.org/officeDocument/2006/relationships/header" Target="header1.xml"/><Relationship Id="rId8" Type="http://schemas.openxmlformats.org/officeDocument/2006/relationships/hyperlink" Target="mailto:david.rosenberg@usu.edu" TargetMode="External"/><Relationship Id="rId51" Type="http://schemas.openxmlformats.org/officeDocument/2006/relationships/hyperlink" Target="https://qcnr.usu.edu/wats/colorado_river_studies/files/documents/Fill_Mead_First_Analysis.pdf"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s://www.ibwc.gov/Treaties_Minutes/Minutes.html" TargetMode="External"/><Relationship Id="rId46" Type="http://schemas.openxmlformats.org/officeDocument/2006/relationships/hyperlink" Target="https://doi.org/10.5281/zenodo.5522835" TargetMode="External"/><Relationship Id="rId59" Type="http://schemas.openxmlformats.org/officeDocument/2006/relationships/hyperlink" Target="https://www.usbr.gov/lc/region/g4000/hourly/mead-elv.html" TargetMode="External"/><Relationship Id="rId67"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hyperlink" Target="http://dx.doi.org/10.2139/ssrn.3483654" TargetMode="External"/><Relationship Id="rId54" Type="http://schemas.openxmlformats.org/officeDocument/2006/relationships/hyperlink" Target="https://www.usbr.gov/lc/region/programs/crbstudy.html" TargetMode="External"/><Relationship Id="rId62" Type="http://schemas.openxmlformats.org/officeDocument/2006/relationships/hyperlink" Target="https://qcnr.usu.edu/coloradoriver/files/WhitePaper2.pdf"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yperlink" Target="https://www.usbr.gov/lc/region/g1000/lawofrvr.html" TargetMode="External"/><Relationship Id="rId49" Type="http://schemas.openxmlformats.org/officeDocument/2006/relationships/hyperlink" Target="https://digitalcommons.usu.edu/water_pubs/169/" TargetMode="External"/><Relationship Id="rId57" Type="http://schemas.openxmlformats.org/officeDocument/2006/relationships/hyperlink" Target="https://www.usbr.gov/lc/region/g4000/wtracct.html" TargetMode="External"/><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hyperlink" Target="https://www.usbr.gov/lc/region/g4000/NaturalFlow/current.html" TargetMode="External"/><Relationship Id="rId52" Type="http://schemas.openxmlformats.org/officeDocument/2006/relationships/hyperlink" Target="https://www.usbr.gov/lc/region/programs/crbstudy/tws/finalreport.html" TargetMode="External"/><Relationship Id="rId60" Type="http://schemas.openxmlformats.org/officeDocument/2006/relationships/hyperlink" Target="https://www.usbr.gov/uc/water/crsp/studies/images/PowellForecast.png" TargetMode="External"/><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hyperlink" Target="https://www.usbr.gov/lc/region/pao/pdfiles/crcompc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B8330C-CD9E-4CE9-AD6D-119952879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33</Pages>
  <Words>12379</Words>
  <Characters>70566</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10</cp:revision>
  <dcterms:created xsi:type="dcterms:W3CDTF">2021-11-05T17:34:00Z</dcterms:created>
  <dcterms:modified xsi:type="dcterms:W3CDTF">2021-11-10T20:08:00Z</dcterms:modified>
</cp:coreProperties>
</file>